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B7E4" w14:textId="53CE8AB9" w:rsidR="00351F84" w:rsidRDefault="00351F84" w:rsidP="00C414B5">
      <w:pPr>
        <w:pStyle w:val="CommentText"/>
        <w:spacing w:after="0"/>
        <w:jc w:val="center"/>
        <w:rPr>
          <w:rFonts w:ascii="Times New Roman" w:hAnsi="Times New Roman" w:cs="Times New Roman"/>
          <w:b/>
          <w:sz w:val="28"/>
          <w:szCs w:val="28"/>
        </w:rPr>
      </w:pPr>
    </w:p>
    <w:p w14:paraId="1A12B6ED" w14:textId="77777777" w:rsidR="004A0CBF" w:rsidRDefault="004A0CBF" w:rsidP="00C414B5">
      <w:pPr>
        <w:pStyle w:val="CommentText"/>
        <w:spacing w:after="0"/>
        <w:jc w:val="center"/>
        <w:rPr>
          <w:rFonts w:ascii="Times New Roman" w:hAnsi="Times New Roman" w:cs="Times New Roman"/>
          <w:b/>
          <w:sz w:val="28"/>
          <w:szCs w:val="28"/>
        </w:rPr>
      </w:pPr>
    </w:p>
    <w:p w14:paraId="63D48F4B" w14:textId="77777777" w:rsidR="00917A81" w:rsidRPr="007138CD" w:rsidRDefault="00917A81" w:rsidP="00917A81">
      <w:pPr>
        <w:jc w:val="center"/>
        <w:rPr>
          <w:rFonts w:ascii="Times New Roman" w:hAnsi="Times New Roman" w:cs="Times New Roman"/>
          <w:b/>
          <w:sz w:val="28"/>
          <w:szCs w:val="28"/>
        </w:rPr>
      </w:pPr>
      <w:r w:rsidRPr="007138CD">
        <w:rPr>
          <w:rFonts w:ascii="Times New Roman" w:hAnsi="Times New Roman" w:cs="Times New Roman"/>
          <w:b/>
          <w:sz w:val="28"/>
          <w:szCs w:val="28"/>
        </w:rPr>
        <w:t xml:space="preserve">A </w:t>
      </w:r>
      <w:r>
        <w:rPr>
          <w:rFonts w:ascii="Times New Roman" w:hAnsi="Times New Roman" w:cs="Times New Roman"/>
          <w:b/>
          <w:sz w:val="28"/>
          <w:szCs w:val="28"/>
        </w:rPr>
        <w:t>S</w:t>
      </w:r>
      <w:r w:rsidRPr="007138CD">
        <w:rPr>
          <w:rFonts w:ascii="Times New Roman" w:hAnsi="Times New Roman" w:cs="Times New Roman"/>
          <w:b/>
          <w:sz w:val="28"/>
          <w:szCs w:val="28"/>
        </w:rPr>
        <w:t xml:space="preserve">ystematic </w:t>
      </w:r>
      <w:r>
        <w:rPr>
          <w:rFonts w:ascii="Times New Roman" w:hAnsi="Times New Roman" w:cs="Times New Roman"/>
          <w:b/>
          <w:sz w:val="28"/>
          <w:szCs w:val="28"/>
        </w:rPr>
        <w:t>R</w:t>
      </w:r>
      <w:r w:rsidRPr="007138CD">
        <w:rPr>
          <w:rFonts w:ascii="Times New Roman" w:hAnsi="Times New Roman" w:cs="Times New Roman"/>
          <w:b/>
          <w:sz w:val="28"/>
          <w:szCs w:val="28"/>
        </w:rPr>
        <w:t xml:space="preserve">eview </w:t>
      </w:r>
      <w:r>
        <w:rPr>
          <w:rFonts w:ascii="Times New Roman" w:hAnsi="Times New Roman" w:cs="Times New Roman"/>
          <w:b/>
          <w:sz w:val="28"/>
          <w:szCs w:val="28"/>
        </w:rPr>
        <w:t>on I</w:t>
      </w:r>
      <w:r w:rsidRPr="007138CD">
        <w:rPr>
          <w:rFonts w:ascii="Times New Roman" w:hAnsi="Times New Roman" w:cs="Times New Roman"/>
          <w:b/>
          <w:sz w:val="28"/>
          <w:szCs w:val="28"/>
        </w:rPr>
        <w:t xml:space="preserve">ntegrating MALL in </w:t>
      </w:r>
      <w:r>
        <w:rPr>
          <w:rFonts w:ascii="Times New Roman" w:hAnsi="Times New Roman" w:cs="Times New Roman"/>
          <w:b/>
          <w:sz w:val="28"/>
          <w:szCs w:val="28"/>
        </w:rPr>
        <w:t>English Language Teaching</w:t>
      </w:r>
    </w:p>
    <w:p w14:paraId="343963DB" w14:textId="65E5971B" w:rsidR="00E53A9D" w:rsidRPr="009448EC" w:rsidRDefault="00E53A9D" w:rsidP="004D4D3A">
      <w:pPr>
        <w:pStyle w:val="CommentText"/>
        <w:spacing w:after="0"/>
        <w:rPr>
          <w:rFonts w:ascii="Times New Roman" w:hAnsi="Times New Roman" w:cs="Times New Roman"/>
        </w:rPr>
      </w:pPr>
    </w:p>
    <w:p w14:paraId="2EFD26B4" w14:textId="77777777" w:rsidR="009448EC" w:rsidRDefault="009448EC" w:rsidP="00CB68C2">
      <w:pPr>
        <w:widowControl w:val="0"/>
        <w:spacing w:after="0"/>
        <w:rPr>
          <w:rFonts w:ascii="Times New Roman" w:hAnsi="Times New Roman" w:cs="Times New Roman"/>
          <w:b/>
          <w:bCs/>
          <w:sz w:val="24"/>
          <w:szCs w:val="24"/>
        </w:rPr>
      </w:pPr>
    </w:p>
    <w:p w14:paraId="31B3A8D3" w14:textId="4B91D873" w:rsidR="00C414B5" w:rsidRDefault="00917A81" w:rsidP="00C414B5">
      <w:pPr>
        <w:widowControl w:val="0"/>
        <w:spacing w:after="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ahril</w:t>
      </w:r>
      <w:proofErr w:type="spellEnd"/>
      <w:r w:rsidR="00865CE4">
        <w:rPr>
          <w:rFonts w:ascii="Times New Roman" w:hAnsi="Times New Roman" w:cs="Times New Roman"/>
          <w:b/>
          <w:bCs/>
          <w:sz w:val="24"/>
          <w:szCs w:val="24"/>
        </w:rPr>
        <w:t xml:space="preserve"> </w:t>
      </w:r>
      <w:r>
        <w:rPr>
          <w:rFonts w:ascii="Times New Roman" w:hAnsi="Times New Roman" w:cs="Times New Roman"/>
          <w:b/>
          <w:bCs/>
          <w:sz w:val="24"/>
          <w:szCs w:val="24"/>
        </w:rPr>
        <w:t>Nur</w:t>
      </w:r>
    </w:p>
    <w:p w14:paraId="5A175667" w14:textId="557376CF" w:rsidR="00C414B5" w:rsidRDefault="00865CE4" w:rsidP="00C414B5">
      <w:pPr>
        <w:widowControl w:val="0"/>
        <w:spacing w:after="0"/>
        <w:jc w:val="center"/>
        <w:rPr>
          <w:rFonts w:ascii="Times New Roman" w:hAnsi="Times New Roman" w:cs="Times New Roman"/>
          <w:i/>
          <w:iCs/>
          <w:sz w:val="20"/>
          <w:szCs w:val="20"/>
        </w:rPr>
      </w:pPr>
      <w:hyperlink r:id="rId8" w:history="1">
        <w:r w:rsidRPr="000A3F38">
          <w:rPr>
            <w:rStyle w:val="Hyperlink"/>
            <w:rFonts w:ascii="Times New Roman" w:hAnsi="Times New Roman" w:cs="Times New Roman"/>
            <w:i/>
            <w:iCs/>
            <w:sz w:val="20"/>
            <w:szCs w:val="20"/>
          </w:rPr>
          <w:t>sahrilfbsunm@unm.ac.id</w:t>
        </w:r>
      </w:hyperlink>
    </w:p>
    <w:p w14:paraId="5006702A" w14:textId="5A0203D2" w:rsidR="00C414B5" w:rsidRDefault="00917A81" w:rsidP="00C414B5">
      <w:pPr>
        <w:widowControl w:val="0"/>
        <w:spacing w:after="0"/>
        <w:jc w:val="center"/>
        <w:rPr>
          <w:rFonts w:ascii="Times New Roman" w:hAnsi="Times New Roman" w:cs="Times New Roman"/>
          <w:sz w:val="20"/>
          <w:szCs w:val="20"/>
        </w:rPr>
      </w:pPr>
      <w:r>
        <w:rPr>
          <w:rFonts w:ascii="Times New Roman" w:hAnsi="Times New Roman" w:cs="Times New Roman"/>
          <w:sz w:val="20"/>
          <w:szCs w:val="20"/>
        </w:rPr>
        <w:t>Universitas Negeri Makassar</w:t>
      </w:r>
    </w:p>
    <w:p w14:paraId="53A30C37" w14:textId="3118788B" w:rsidR="00C414B5" w:rsidRDefault="00C414B5" w:rsidP="00C414B5">
      <w:pPr>
        <w:widowControl w:val="0"/>
        <w:spacing w:after="0"/>
        <w:jc w:val="center"/>
        <w:rPr>
          <w:rFonts w:ascii="Times New Roman" w:hAnsi="Times New Roman" w:cs="Times New Roman"/>
          <w:sz w:val="20"/>
          <w:szCs w:val="20"/>
        </w:rPr>
      </w:pPr>
    </w:p>
    <w:p w14:paraId="168B95DF" w14:textId="41E4FD2A" w:rsidR="00C414B5" w:rsidRDefault="00865CE4" w:rsidP="00C414B5">
      <w:pPr>
        <w:widowControl w:val="0"/>
        <w:spacing w:after="0"/>
        <w:jc w:val="center"/>
        <w:rPr>
          <w:rFonts w:ascii="Times New Roman" w:hAnsi="Times New Roman" w:cs="Times New Roman"/>
          <w:b/>
          <w:bCs/>
          <w:sz w:val="24"/>
          <w:szCs w:val="24"/>
        </w:rPr>
      </w:pPr>
      <w:proofErr w:type="spellStart"/>
      <w:r>
        <w:rPr>
          <w:rFonts w:ascii="Times New Roman" w:hAnsi="Times New Roman" w:cs="Times New Roman"/>
          <w:b/>
          <w:bCs/>
          <w:sz w:val="24"/>
          <w:szCs w:val="24"/>
        </w:rPr>
        <w:t>Rant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utarbutar</w:t>
      </w:r>
      <w:proofErr w:type="spellEnd"/>
    </w:p>
    <w:p w14:paraId="04014B7B" w14:textId="7BF620EC" w:rsidR="00C414B5" w:rsidRDefault="00865CE4" w:rsidP="00C414B5">
      <w:pPr>
        <w:widowControl w:val="0"/>
        <w:spacing w:after="0"/>
        <w:jc w:val="center"/>
        <w:rPr>
          <w:rFonts w:ascii="Times New Roman" w:hAnsi="Times New Roman" w:cs="Times New Roman"/>
          <w:i/>
          <w:iCs/>
          <w:sz w:val="20"/>
          <w:szCs w:val="20"/>
        </w:rPr>
      </w:pPr>
      <w:hyperlink r:id="rId9" w:history="1">
        <w:r w:rsidRPr="000A3F38">
          <w:rPr>
            <w:rStyle w:val="Hyperlink"/>
            <w:rFonts w:ascii="Times New Roman" w:hAnsi="Times New Roman" w:cs="Times New Roman"/>
            <w:i/>
            <w:iCs/>
            <w:sz w:val="20"/>
            <w:szCs w:val="20"/>
          </w:rPr>
          <w:t>ranta@unmus.ac.id</w:t>
        </w:r>
      </w:hyperlink>
    </w:p>
    <w:p w14:paraId="40B95B64" w14:textId="3044ECF2" w:rsidR="00C414B5" w:rsidRDefault="00865CE4" w:rsidP="00C414B5">
      <w:pPr>
        <w:widowControl w:val="0"/>
        <w:spacing w:after="0"/>
        <w:jc w:val="center"/>
        <w:rPr>
          <w:rFonts w:ascii="Times New Roman" w:hAnsi="Times New Roman" w:cs="Times New Roman"/>
          <w:b/>
          <w:bCs/>
          <w:sz w:val="16"/>
          <w:szCs w:val="16"/>
          <w:vertAlign w:val="superscript"/>
        </w:rPr>
      </w:pPr>
      <w:r>
        <w:rPr>
          <w:rFonts w:ascii="Times New Roman" w:hAnsi="Times New Roman" w:cs="Times New Roman"/>
          <w:sz w:val="20"/>
          <w:szCs w:val="20"/>
        </w:rPr>
        <w:t xml:space="preserve">Universitas </w:t>
      </w:r>
      <w:proofErr w:type="spellStart"/>
      <w:r>
        <w:rPr>
          <w:rFonts w:ascii="Times New Roman" w:hAnsi="Times New Roman" w:cs="Times New Roman"/>
          <w:sz w:val="20"/>
          <w:szCs w:val="20"/>
        </w:rPr>
        <w:t>Musamus</w:t>
      </w:r>
      <w:proofErr w:type="spellEnd"/>
      <w:r>
        <w:rPr>
          <w:rFonts w:ascii="Times New Roman" w:hAnsi="Times New Roman" w:cs="Times New Roman"/>
          <w:sz w:val="20"/>
          <w:szCs w:val="20"/>
        </w:rPr>
        <w:t xml:space="preserve"> Merauke</w:t>
      </w:r>
    </w:p>
    <w:p w14:paraId="12D528D1" w14:textId="21F3DD87" w:rsidR="00C414B5" w:rsidRDefault="00C414B5" w:rsidP="00C414B5">
      <w:pPr>
        <w:widowControl w:val="0"/>
        <w:spacing w:after="0"/>
        <w:jc w:val="center"/>
        <w:rPr>
          <w:rFonts w:ascii="Times New Roman" w:hAnsi="Times New Roman" w:cs="Times New Roman"/>
          <w:b/>
          <w:bCs/>
          <w:sz w:val="16"/>
          <w:szCs w:val="16"/>
          <w:vertAlign w:val="superscript"/>
        </w:rPr>
      </w:pPr>
    </w:p>
    <w:p w14:paraId="708B09C9" w14:textId="6090C0D9" w:rsidR="00C414B5" w:rsidRDefault="00865CE4" w:rsidP="00C414B5">
      <w:pPr>
        <w:widowControl w:val="0"/>
        <w:spacing w:after="0"/>
        <w:jc w:val="center"/>
        <w:rPr>
          <w:rFonts w:ascii="Times New Roman" w:hAnsi="Times New Roman" w:cs="Times New Roman"/>
          <w:b/>
          <w:bCs/>
          <w:sz w:val="24"/>
          <w:szCs w:val="24"/>
        </w:rPr>
      </w:pPr>
      <w:r>
        <w:rPr>
          <w:rFonts w:ascii="Times New Roman" w:hAnsi="Times New Roman" w:cs="Times New Roman"/>
          <w:b/>
          <w:bCs/>
          <w:sz w:val="24"/>
          <w:szCs w:val="24"/>
        </w:rPr>
        <w:t>Sri Yulianti Ardiningtyas</w:t>
      </w:r>
    </w:p>
    <w:p w14:paraId="210358C3" w14:textId="12DF00BD" w:rsidR="00C414B5" w:rsidRDefault="00865CE4" w:rsidP="00C414B5">
      <w:pPr>
        <w:widowControl w:val="0"/>
        <w:spacing w:after="0"/>
        <w:jc w:val="center"/>
        <w:rPr>
          <w:rFonts w:ascii="Times New Roman" w:hAnsi="Times New Roman" w:cs="Times New Roman"/>
          <w:i/>
          <w:iCs/>
          <w:sz w:val="20"/>
          <w:szCs w:val="20"/>
        </w:rPr>
      </w:pPr>
      <w:hyperlink r:id="rId10" w:history="1">
        <w:r w:rsidRPr="000A3F38">
          <w:rPr>
            <w:rStyle w:val="Hyperlink"/>
            <w:rFonts w:ascii="Times New Roman" w:hAnsi="Times New Roman" w:cs="Times New Roman"/>
            <w:i/>
            <w:iCs/>
            <w:sz w:val="20"/>
            <w:szCs w:val="20"/>
          </w:rPr>
          <w:t>sriardiningtyas@stkip.ypup.ac.id</w:t>
        </w:r>
      </w:hyperlink>
    </w:p>
    <w:p w14:paraId="1870E451" w14:textId="0261BDEE" w:rsidR="00C414B5" w:rsidRDefault="00865CE4" w:rsidP="00C414B5">
      <w:pPr>
        <w:widowControl w:val="0"/>
        <w:spacing w:after="0"/>
        <w:jc w:val="center"/>
        <w:rPr>
          <w:rFonts w:ascii="Times New Roman" w:hAnsi="Times New Roman" w:cs="Times New Roman"/>
          <w:b/>
          <w:bCs/>
          <w:sz w:val="16"/>
          <w:szCs w:val="16"/>
          <w:vertAlign w:val="superscript"/>
        </w:rPr>
      </w:pPr>
      <w:r>
        <w:rPr>
          <w:rFonts w:ascii="Times New Roman" w:hAnsi="Times New Roman" w:cs="Times New Roman"/>
          <w:sz w:val="20"/>
          <w:szCs w:val="20"/>
        </w:rPr>
        <w:t>STKIP YPUP Makassar</w:t>
      </w:r>
    </w:p>
    <w:p w14:paraId="2386417C" w14:textId="77777777" w:rsidR="00C414B5" w:rsidRDefault="00C414B5" w:rsidP="00C414B5">
      <w:pPr>
        <w:widowControl w:val="0"/>
        <w:spacing w:after="0"/>
        <w:jc w:val="center"/>
        <w:rPr>
          <w:rFonts w:ascii="Times New Roman" w:hAnsi="Times New Roman" w:cs="Times New Roman"/>
          <w:b/>
          <w:bCs/>
          <w:sz w:val="16"/>
          <w:szCs w:val="16"/>
          <w:vertAlign w:val="superscript"/>
        </w:rPr>
      </w:pPr>
    </w:p>
    <w:p w14:paraId="60B79026" w14:textId="5C3F0A14" w:rsidR="00865CE4" w:rsidRDefault="00865CE4" w:rsidP="00865CE4">
      <w:pPr>
        <w:widowControl w:val="0"/>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Andi </w:t>
      </w:r>
      <w:proofErr w:type="spellStart"/>
      <w:r>
        <w:rPr>
          <w:rFonts w:ascii="Times New Roman" w:hAnsi="Times New Roman" w:cs="Times New Roman"/>
          <w:b/>
          <w:bCs/>
          <w:sz w:val="24"/>
          <w:szCs w:val="24"/>
        </w:rPr>
        <w:t>Haeriat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imuddin</w:t>
      </w:r>
      <w:proofErr w:type="spellEnd"/>
    </w:p>
    <w:p w14:paraId="0ACAE010" w14:textId="776E2351" w:rsidR="009C05B7" w:rsidRDefault="009C05B7" w:rsidP="00865CE4">
      <w:pPr>
        <w:widowControl w:val="0"/>
        <w:spacing w:after="0"/>
        <w:jc w:val="center"/>
        <w:rPr>
          <w:rFonts w:ascii="Times New Roman" w:hAnsi="Times New Roman" w:cs="Times New Roman"/>
          <w:i/>
          <w:iCs/>
          <w:sz w:val="20"/>
          <w:szCs w:val="20"/>
        </w:rPr>
      </w:pPr>
      <w:hyperlink r:id="rId11" w:history="1">
        <w:r w:rsidRPr="000A3F38">
          <w:rPr>
            <w:rStyle w:val="Hyperlink"/>
            <w:rFonts w:ascii="Times New Roman" w:hAnsi="Times New Roman" w:cs="Times New Roman"/>
            <w:i/>
            <w:iCs/>
            <w:sz w:val="20"/>
            <w:szCs w:val="20"/>
          </w:rPr>
          <w:t>andihaeriatialimuddin@stkip.ypup.ac.id</w:t>
        </w:r>
      </w:hyperlink>
    </w:p>
    <w:p w14:paraId="1BC26344" w14:textId="77777777" w:rsidR="00865CE4" w:rsidRDefault="00865CE4" w:rsidP="00865CE4">
      <w:pPr>
        <w:widowControl w:val="0"/>
        <w:spacing w:after="0"/>
        <w:jc w:val="center"/>
        <w:rPr>
          <w:rFonts w:ascii="Times New Roman" w:hAnsi="Times New Roman" w:cs="Times New Roman"/>
          <w:b/>
          <w:bCs/>
          <w:sz w:val="16"/>
          <w:szCs w:val="16"/>
          <w:vertAlign w:val="superscript"/>
        </w:rPr>
      </w:pPr>
      <w:r>
        <w:rPr>
          <w:rFonts w:ascii="Times New Roman" w:hAnsi="Times New Roman" w:cs="Times New Roman"/>
          <w:sz w:val="20"/>
          <w:szCs w:val="20"/>
        </w:rPr>
        <w:t>STKIP YPUP Makassar</w:t>
      </w:r>
    </w:p>
    <w:p w14:paraId="124DDC3B" w14:textId="77777777" w:rsidR="00C414B5" w:rsidRDefault="00C414B5" w:rsidP="00C414B5">
      <w:pPr>
        <w:widowControl w:val="0"/>
        <w:spacing w:after="0"/>
        <w:jc w:val="center"/>
        <w:rPr>
          <w:rFonts w:ascii="Times New Roman" w:hAnsi="Times New Roman" w:cs="Times New Roman"/>
          <w:b/>
          <w:bCs/>
          <w:sz w:val="16"/>
          <w:szCs w:val="16"/>
          <w:vertAlign w:val="superscript"/>
        </w:rPr>
      </w:pPr>
    </w:p>
    <w:p w14:paraId="17397275" w14:textId="72DF71B4" w:rsidR="00CB68C2" w:rsidRDefault="00CB68C2" w:rsidP="00F66369">
      <w:pPr>
        <w:spacing w:after="0" w:line="240" w:lineRule="auto"/>
        <w:jc w:val="center"/>
        <w:rPr>
          <w:rFonts w:ascii="Times New Roman" w:hAnsi="Times New Roman" w:cs="Times New Roman"/>
          <w:sz w:val="24"/>
          <w:szCs w:val="24"/>
        </w:rPr>
      </w:pPr>
    </w:p>
    <w:p w14:paraId="5C623F13" w14:textId="0A65C168" w:rsidR="009448EC" w:rsidRPr="00832687" w:rsidRDefault="009448EC" w:rsidP="009448EC">
      <w:pPr>
        <w:widowControl w:val="0"/>
        <w:spacing w:after="0"/>
        <w:jc w:val="center"/>
        <w:rPr>
          <w:rFonts w:ascii="Times New Roman" w:hAnsi="Times New Roman" w:cs="Times New Roman"/>
          <w:b/>
          <w:bCs/>
          <w:sz w:val="20"/>
          <w:szCs w:val="20"/>
        </w:rPr>
      </w:pPr>
      <w:r w:rsidRPr="00832687">
        <w:rPr>
          <w:rFonts w:ascii="Times New Roman" w:hAnsi="Times New Roman" w:cs="Times New Roman"/>
          <w:b/>
          <w:bCs/>
          <w:sz w:val="20"/>
          <w:szCs w:val="20"/>
        </w:rPr>
        <w:t>Abstract</w:t>
      </w:r>
    </w:p>
    <w:p w14:paraId="401A98AA" w14:textId="523562AB" w:rsidR="009448EC" w:rsidRPr="00832687" w:rsidRDefault="009448EC" w:rsidP="009448EC">
      <w:pPr>
        <w:widowControl w:val="0"/>
        <w:spacing w:after="0"/>
        <w:jc w:val="center"/>
        <w:rPr>
          <w:rFonts w:ascii="Times New Roman" w:hAnsi="Times New Roman" w:cs="Times New Roman"/>
          <w:b/>
          <w:bCs/>
          <w:sz w:val="20"/>
          <w:szCs w:val="20"/>
        </w:rPr>
      </w:pPr>
    </w:p>
    <w:p w14:paraId="590AC5A0" w14:textId="77777777" w:rsidR="009C05B7" w:rsidRPr="009C05B7" w:rsidRDefault="009C05B7" w:rsidP="009C05B7">
      <w:pPr>
        <w:tabs>
          <w:tab w:val="left" w:pos="810"/>
        </w:tabs>
        <w:spacing w:line="240" w:lineRule="auto"/>
        <w:jc w:val="both"/>
        <w:rPr>
          <w:rFonts w:ascii="Times New Roman" w:hAnsi="Times New Roman" w:cs="Times New Roman"/>
          <w:i/>
          <w:iCs/>
          <w:sz w:val="24"/>
          <w:szCs w:val="24"/>
        </w:rPr>
      </w:pPr>
      <w:r w:rsidRPr="009C05B7">
        <w:rPr>
          <w:rFonts w:ascii="Times New Roman" w:hAnsi="Times New Roman" w:cs="Times New Roman"/>
          <w:bCs/>
          <w:i/>
          <w:iCs/>
          <w:sz w:val="24"/>
          <w:szCs w:val="24"/>
        </w:rPr>
        <w:t>The use of technology in language learning has been going on for a long time. Many technological characteristics are currently utilized in language learning as a result of the rapid growth of technology. MALL is one of them. This study aims to review integrating MALL in English language teaching (ELT). The study employed</w:t>
      </w:r>
      <w:r w:rsidRPr="009C05B7">
        <w:rPr>
          <w:rFonts w:ascii="Times New Roman" w:hAnsi="Times New Roman" w:cs="Times New Roman"/>
          <w:i/>
          <w:iCs/>
          <w:sz w:val="24"/>
          <w:szCs w:val="24"/>
        </w:rPr>
        <w:t xml:space="preserve"> a systematic review checklist as a method. Findings suggest that MALL has a good impact on students' English language development, which leads to positive outcomes, according to the overall findings. Parents, teachers, and students expressed an interest in promoting MALL in ELT. Teachers were enthusiastic about MALL and felt that it could be utilized to teach English. MALL also had a positive influence in educational contexts, with students enthusiastic about utilizing it in English classes. They also believe that MALL provides them with numerous benefits when performing their tasks. Due to the challenges teachers and students encounter in applying and using MALL in ELT, such as psychological, pedagogical, and technical limits, stakeholders are expected to develop solutions and policies to achieve effective technology-oriented learning in ELT.  </w:t>
      </w:r>
      <w:r w:rsidRPr="009C05B7">
        <w:rPr>
          <w:rFonts w:ascii="Times New Roman" w:hAnsi="Times New Roman" w:cs="Times New Roman"/>
          <w:i/>
          <w:iCs/>
          <w:sz w:val="24"/>
          <w:szCs w:val="24"/>
        </w:rPr>
        <w:fldChar w:fldCharType="begin" w:fldLock="1"/>
      </w:r>
      <w:r w:rsidRPr="009C05B7">
        <w:rPr>
          <w:rFonts w:ascii="Times New Roman" w:hAnsi="Times New Roman" w:cs="Times New Roman"/>
          <w:i/>
          <w:iCs/>
          <w:sz w:val="24"/>
          <w:szCs w:val="24"/>
        </w:rPr>
        <w:instrText>ADDIN CSL_CITATION {"citationItems":[{"id":"ITEM-1","itemData":{"id":"ITEM-1","issued":{"date-parts":[["0"]]},"title":"Doing a Systematic Review A Student′s Guide by Angela Boland (editor), Gemma Cherry (editor), Rumona Dickson (editor) (z-lib.org).epub.pdf","type":"article"},"uris":["http://www.mendeley.com/documents/?uuid=a74651d0-2fb9-47ea-8b4f-0286986ea2b0"]}],"mendeley":{"formattedCitation":"(&lt;i&gt;Doing a Systematic Review A Student′s Guide by Angela Boland (Editor), Gemma Cherry (Editor), Rumona Dickson (Editor) (z-Lib.Org).Epub.Pdf&lt;/i&gt;, n.d.)","plainTextFormattedCitation":"(Doing a Systematic Review A Student′s Guide by Angela Boland (Editor), Gemma Cherry (Editor), Rumona Dickson (Editor) (z-Lib.Org).Epub.Pdf, n.d.)","previouslyFormattedCitation":"(&lt;i&gt;Doing a Systematic Review A Student′s Guide by Angela Boland (Editor), Gemma Cherry (Editor), Rumona Dickson (Editor) (z-Lib.Org).Epub.Pdf&lt;/i&gt;, n.d.)"},"properties":{"noteIndex":0},"schema":"https://github.com/citation-style-language/schema/raw/master/csl-citation.json"}</w:instrText>
      </w:r>
      <w:r w:rsidRPr="009C05B7">
        <w:rPr>
          <w:rFonts w:ascii="Times New Roman" w:hAnsi="Times New Roman" w:cs="Times New Roman"/>
          <w:i/>
          <w:iCs/>
          <w:sz w:val="24"/>
          <w:szCs w:val="24"/>
        </w:rPr>
        <w:fldChar w:fldCharType="separate"/>
      </w:r>
      <w:r w:rsidRPr="009C05B7">
        <w:rPr>
          <w:rFonts w:ascii="Times New Roman" w:hAnsi="Times New Roman" w:cs="Times New Roman"/>
          <w:i/>
          <w:iCs/>
          <w:sz w:val="24"/>
          <w:szCs w:val="24"/>
        </w:rPr>
        <w:fldChar w:fldCharType="end"/>
      </w:r>
    </w:p>
    <w:p w14:paraId="17FE197E" w14:textId="52ADCCCB" w:rsidR="009448EC" w:rsidRPr="00832687" w:rsidRDefault="009448EC" w:rsidP="009448EC">
      <w:pPr>
        <w:spacing w:before="100" w:after="0"/>
        <w:ind w:left="1134" w:hanging="1134"/>
        <w:jc w:val="both"/>
        <w:rPr>
          <w:rFonts w:ascii="Times New Roman" w:hAnsi="Times New Roman" w:cs="Times New Roman"/>
          <w:i/>
          <w:iCs/>
          <w:color w:val="212121"/>
          <w:sz w:val="20"/>
          <w:szCs w:val="20"/>
        </w:rPr>
      </w:pPr>
      <w:r w:rsidRPr="00832687">
        <w:rPr>
          <w:rFonts w:ascii="Times New Roman" w:hAnsi="Times New Roman" w:cs="Times New Roman"/>
          <w:b/>
          <w:bCs/>
          <w:i/>
          <w:iCs/>
          <w:sz w:val="20"/>
          <w:szCs w:val="20"/>
        </w:rPr>
        <w:t>Keywords:</w:t>
      </w:r>
      <w:r w:rsidRPr="00832687">
        <w:rPr>
          <w:rFonts w:ascii="Times New Roman" w:hAnsi="Times New Roman" w:cs="Times New Roman"/>
          <w:i/>
          <w:iCs/>
          <w:sz w:val="20"/>
          <w:szCs w:val="20"/>
        </w:rPr>
        <w:t xml:space="preserve"> </w:t>
      </w:r>
      <w:r w:rsidR="009C05B7">
        <w:rPr>
          <w:rFonts w:ascii="Times New Roman" w:hAnsi="Times New Roman" w:cs="Times New Roman"/>
          <w:i/>
          <w:iCs/>
          <w:sz w:val="20"/>
          <w:szCs w:val="20"/>
        </w:rPr>
        <w:t>Systematic review, MALL, ELT</w:t>
      </w:r>
    </w:p>
    <w:p w14:paraId="0A24BF3C" w14:textId="4E6BF3DD" w:rsidR="009448EC" w:rsidRPr="00832687" w:rsidRDefault="009448EC" w:rsidP="009448EC">
      <w:pPr>
        <w:widowControl w:val="0"/>
        <w:spacing w:after="0"/>
        <w:jc w:val="center"/>
        <w:rPr>
          <w:rFonts w:ascii="Times New Roman" w:hAnsi="Times New Roman" w:cs="Times New Roman"/>
          <w:color w:val="000000"/>
          <w:sz w:val="20"/>
          <w:szCs w:val="20"/>
        </w:rPr>
      </w:pPr>
    </w:p>
    <w:p w14:paraId="0119F896" w14:textId="77777777" w:rsidR="009448EC" w:rsidRPr="005820FE" w:rsidRDefault="009448EC" w:rsidP="00F66369">
      <w:pPr>
        <w:spacing w:after="0" w:line="240" w:lineRule="auto"/>
        <w:jc w:val="center"/>
        <w:rPr>
          <w:rFonts w:ascii="Times New Roman" w:hAnsi="Times New Roman" w:cs="Times New Roman"/>
          <w:sz w:val="24"/>
          <w:szCs w:val="24"/>
        </w:rPr>
      </w:pPr>
    </w:p>
    <w:p w14:paraId="3DBC4B9B" w14:textId="140D961A" w:rsidR="00D82321" w:rsidRPr="00D82321" w:rsidRDefault="00D82321" w:rsidP="00D82321">
      <w:pPr>
        <w:widowControl w:val="0"/>
        <w:rPr>
          <w:rFonts w:ascii="Calibri" w:hAnsi="Calibri" w:cs="Calibri"/>
          <w:lang w:eastAsia="id-ID"/>
        </w:rPr>
        <w:sectPr w:rsidR="00D82321" w:rsidRPr="00D82321">
          <w:footerReference w:type="default" r:id="rId12"/>
          <w:pgSz w:w="12240" w:h="15840"/>
          <w:pgMar w:top="1440" w:right="1440" w:bottom="1440" w:left="1440" w:header="720" w:footer="720" w:gutter="0"/>
          <w:cols w:space="720"/>
          <w:docGrid w:linePitch="360"/>
        </w:sectPr>
      </w:pPr>
    </w:p>
    <w:p w14:paraId="7ADBDAE4" w14:textId="130B5E85" w:rsidR="00EE20AC" w:rsidRPr="00C414B5" w:rsidRDefault="00C414B5" w:rsidP="00C414B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INTRODUCTION</w:t>
      </w:r>
      <w:r w:rsidR="00EE20AC" w:rsidRPr="00C414B5">
        <w:rPr>
          <w:rFonts w:ascii="Times New Roman" w:hAnsi="Times New Roman" w:cs="Times New Roman"/>
          <w:b/>
          <w:sz w:val="24"/>
          <w:szCs w:val="24"/>
        </w:rPr>
        <w:t xml:space="preserve"> </w:t>
      </w:r>
    </w:p>
    <w:p w14:paraId="532C09E6" w14:textId="77777777" w:rsidR="009C05B7" w:rsidRPr="007138CD" w:rsidRDefault="009C05B7" w:rsidP="009C05B7">
      <w:pPr>
        <w:jc w:val="both"/>
        <w:rPr>
          <w:rFonts w:ascii="Times New Roman" w:hAnsi="Times New Roman" w:cs="Times New Roman"/>
          <w:sz w:val="24"/>
          <w:szCs w:val="24"/>
        </w:rPr>
      </w:pPr>
      <w:r w:rsidRPr="007138CD">
        <w:rPr>
          <w:rFonts w:ascii="Times New Roman" w:hAnsi="Times New Roman" w:cs="Times New Roman"/>
          <w:sz w:val="24"/>
          <w:szCs w:val="24"/>
        </w:rPr>
        <w:br/>
        <w:t>Teaching English with technology might help teachers provide instructions, create creative materials, make presentations, and the like (</w:t>
      </w:r>
      <w:proofErr w:type="spellStart"/>
      <w:r w:rsidRPr="007138CD">
        <w:rPr>
          <w:rFonts w:ascii="Times New Roman" w:hAnsi="Times New Roman" w:cs="Times New Roman"/>
          <w:sz w:val="24"/>
          <w:szCs w:val="24"/>
        </w:rPr>
        <w:t>Erben</w:t>
      </w:r>
      <w:proofErr w:type="spellEnd"/>
      <w:r w:rsidRPr="007138CD">
        <w:rPr>
          <w:rFonts w:ascii="Times New Roman" w:hAnsi="Times New Roman" w:cs="Times New Roman"/>
          <w:sz w:val="24"/>
          <w:szCs w:val="24"/>
        </w:rPr>
        <w:t xml:space="preserve"> et al., 2008). By using technology, a teacher can manage classroom activities in a more efficient, controlled, and manageable way. In its growth, using technology in the classroom has made sustainable progress since it was only used as</w:t>
      </w:r>
      <w:r>
        <w:rPr>
          <w:rFonts w:ascii="Times New Roman" w:hAnsi="Times New Roman" w:cs="Times New Roman"/>
          <w:sz w:val="24"/>
          <w:szCs w:val="24"/>
        </w:rPr>
        <w:t xml:space="preserve"> </w:t>
      </w:r>
      <w:r w:rsidRPr="007138CD">
        <w:rPr>
          <w:rFonts w:ascii="Times New Roman" w:hAnsi="Times New Roman" w:cs="Times New Roman"/>
          <w:sz w:val="24"/>
          <w:szCs w:val="24"/>
        </w:rPr>
        <w:lastRenderedPageBreak/>
        <w:t>a tool for controlling, instructing, facilitating, implementing, generating and creating (</w:t>
      </w:r>
      <w:proofErr w:type="spellStart"/>
      <w:r w:rsidRPr="007138CD">
        <w:rPr>
          <w:rFonts w:ascii="Times New Roman" w:hAnsi="Times New Roman" w:cs="Times New Roman"/>
          <w:sz w:val="24"/>
          <w:szCs w:val="24"/>
        </w:rPr>
        <w:t>Erben</w:t>
      </w:r>
      <w:proofErr w:type="spellEnd"/>
      <w:r w:rsidRPr="007138CD">
        <w:rPr>
          <w:rFonts w:ascii="Times New Roman" w:hAnsi="Times New Roman" w:cs="Times New Roman"/>
          <w:sz w:val="24"/>
          <w:szCs w:val="24"/>
        </w:rPr>
        <w:t xml:space="preserve"> et al., 2008). Simultaneously, using technology in the classroom to teach English encourages students to be more motivated and creative in their practice.</w:t>
      </w:r>
      <w:r>
        <w:rPr>
          <w:rFonts w:ascii="Times New Roman" w:hAnsi="Times New Roman" w:cs="Times New Roman"/>
          <w:sz w:val="24"/>
          <w:szCs w:val="24"/>
        </w:rPr>
        <w:t xml:space="preserve"> </w:t>
      </w:r>
      <w:r w:rsidRPr="007138CD">
        <w:rPr>
          <w:rFonts w:ascii="Times New Roman" w:hAnsi="Times New Roman" w:cs="Times New Roman"/>
          <w:sz w:val="24"/>
          <w:szCs w:val="24"/>
        </w:rPr>
        <w:t>For example, browsing sources from the internet, finishing assignments or project learning, and showing presentations.</w:t>
      </w:r>
    </w:p>
    <w:p w14:paraId="5B8493EB" w14:textId="77777777" w:rsidR="009C05B7" w:rsidRPr="007138CD" w:rsidRDefault="009C05B7" w:rsidP="009C05B7">
      <w:pPr>
        <w:jc w:val="both"/>
        <w:rPr>
          <w:rFonts w:ascii="Times New Roman" w:hAnsi="Times New Roman" w:cs="Times New Roman"/>
          <w:sz w:val="24"/>
          <w:szCs w:val="24"/>
        </w:rPr>
      </w:pPr>
      <w:r>
        <w:rPr>
          <w:rFonts w:ascii="Times New Roman" w:hAnsi="Times New Roman" w:cs="Times New Roman"/>
          <w:sz w:val="24"/>
          <w:szCs w:val="24"/>
        </w:rPr>
        <w:t xml:space="preserve">For a few </w:t>
      </w:r>
      <w:r w:rsidRPr="007138CD">
        <w:rPr>
          <w:rFonts w:ascii="Times New Roman" w:hAnsi="Times New Roman" w:cs="Times New Roman"/>
          <w:sz w:val="24"/>
          <w:szCs w:val="24"/>
        </w:rPr>
        <w:t>decades recently, the growth of technology in teaching English has increased sharply. As (</w:t>
      </w:r>
      <w:proofErr w:type="spellStart"/>
      <w:r w:rsidRPr="007138CD">
        <w:rPr>
          <w:rFonts w:ascii="Times New Roman" w:hAnsi="Times New Roman" w:cs="Times New Roman"/>
          <w:sz w:val="24"/>
          <w:szCs w:val="24"/>
        </w:rPr>
        <w:t>Shyamlee</w:t>
      </w:r>
      <w:proofErr w:type="spellEnd"/>
      <w:r w:rsidRPr="007138CD">
        <w:rPr>
          <w:rFonts w:ascii="Times New Roman" w:hAnsi="Times New Roman" w:cs="Times New Roman"/>
          <w:sz w:val="24"/>
          <w:szCs w:val="24"/>
        </w:rPr>
        <w:t xml:space="preserve"> &amp; Phil, 2012) confirm, this quick rise and development of information technology has provided a stronger framework for investigating the new education approach. As a result, technology plays a critical role in English instruction. It also attempts to raise awareness of the strategies among English teachers in order to put them to good use.</w:t>
      </w:r>
    </w:p>
    <w:p w14:paraId="082B96A2" w14:textId="77777777" w:rsidR="009C05B7" w:rsidRPr="007138CD" w:rsidRDefault="009C05B7" w:rsidP="009C05B7">
      <w:pPr>
        <w:jc w:val="both"/>
        <w:rPr>
          <w:rFonts w:ascii="Times New Roman" w:hAnsi="Times New Roman" w:cs="Times New Roman"/>
          <w:sz w:val="24"/>
          <w:szCs w:val="24"/>
        </w:rPr>
      </w:pPr>
      <w:r w:rsidRPr="007138CD">
        <w:rPr>
          <w:rFonts w:ascii="Times New Roman" w:hAnsi="Times New Roman" w:cs="Times New Roman"/>
          <w:sz w:val="24"/>
          <w:szCs w:val="24"/>
        </w:rPr>
        <w:t>In terms of technology in English teaching, the presence of mobile phones is critical and attracts a large number of scientists, scholars, and material designers.</w:t>
      </w:r>
      <w:r>
        <w:rPr>
          <w:rFonts w:ascii="Times New Roman" w:hAnsi="Times New Roman" w:cs="Times New Roman"/>
          <w:sz w:val="24"/>
          <w:szCs w:val="24"/>
        </w:rPr>
        <w:t xml:space="preserve"> </w:t>
      </w:r>
      <w:r w:rsidRPr="007138CD">
        <w:rPr>
          <w:rFonts w:ascii="Times New Roman" w:hAnsi="Times New Roman" w:cs="Times New Roman"/>
          <w:sz w:val="24"/>
          <w:szCs w:val="24"/>
        </w:rPr>
        <w:t>According to </w:t>
      </w:r>
      <w:proofErr w:type="spellStart"/>
      <w:r w:rsidRPr="007138CD">
        <w:rPr>
          <w:rFonts w:ascii="Times New Roman" w:hAnsi="Times New Roman" w:cs="Times New Roman"/>
          <w:sz w:val="24"/>
          <w:szCs w:val="24"/>
        </w:rPr>
        <w:t>Burston</w:t>
      </w:r>
      <w:proofErr w:type="spellEnd"/>
      <w:r w:rsidRPr="007138CD">
        <w:rPr>
          <w:rFonts w:ascii="Times New Roman" w:hAnsi="Times New Roman" w:cs="Times New Roman"/>
          <w:sz w:val="24"/>
          <w:szCs w:val="24"/>
        </w:rPr>
        <w:t> (2015), the use of mobile devices as language teaching (Mobile Assisted Language Learning or MALL) aids is becoming increasingly popular as more capable and affordable smartphones and tablet computers overcome the technological and economic constraints that have impeded widespread adoption of MALL. However, much like with the growth of computer-assisted language learning in the 1980s, technological enthusiasm must be backed up with objective evidence of MALL's pedagogical success. For this reason, this study presents the following research question and documents the beneficial growth of MALL for the five most recent years. In sum up, the purpose of the study was to furnish an insightful, useful, meaningful, and informative systematically reviewed framework for intertwined MALL in the ELT classroom.</w:t>
      </w:r>
    </w:p>
    <w:p w14:paraId="09E9AA98" w14:textId="4C79F6FA" w:rsidR="006D2155" w:rsidRPr="00AB5BD2" w:rsidRDefault="009C05B7" w:rsidP="00C97C59">
      <w:pPr>
        <w:pStyle w:val="MainText"/>
        <w:rPr>
          <w:sz w:val="24"/>
          <w:szCs w:val="24"/>
        </w:rPr>
      </w:pPr>
      <w:r>
        <w:rPr>
          <w:sz w:val="24"/>
          <w:szCs w:val="24"/>
        </w:rPr>
        <w:tab/>
      </w:r>
    </w:p>
    <w:p w14:paraId="1DC04C37" w14:textId="2BB35E5B" w:rsidR="00263868" w:rsidRPr="00AB5BD2" w:rsidRDefault="00C414B5" w:rsidP="00C414B5">
      <w:pPr>
        <w:pStyle w:val="MainText"/>
        <w:ind w:firstLine="0"/>
        <w:rPr>
          <w:b/>
          <w:sz w:val="24"/>
          <w:szCs w:val="24"/>
        </w:rPr>
      </w:pPr>
      <w:r>
        <w:rPr>
          <w:b/>
          <w:sz w:val="24"/>
          <w:szCs w:val="24"/>
        </w:rPr>
        <w:t>METHOD</w:t>
      </w:r>
    </w:p>
    <w:p w14:paraId="4F8BB7D5" w14:textId="77777777" w:rsidR="0095070E" w:rsidRPr="007138CD" w:rsidRDefault="0095070E" w:rsidP="0095070E">
      <w:pPr>
        <w:jc w:val="both"/>
        <w:rPr>
          <w:rFonts w:ascii="Times New Roman" w:hAnsi="Times New Roman" w:cs="Times New Roman"/>
          <w:sz w:val="24"/>
          <w:szCs w:val="24"/>
        </w:rPr>
      </w:pPr>
      <w:r w:rsidRPr="007138CD">
        <w:rPr>
          <w:rFonts w:ascii="Times New Roman" w:hAnsi="Times New Roman" w:cs="Times New Roman"/>
          <w:sz w:val="24"/>
          <w:szCs w:val="24"/>
        </w:rPr>
        <w:br/>
        <w:t>Teaching English with technology might help teachers provide instructions, create creative materials, make presentations, and the like (</w:t>
      </w:r>
      <w:proofErr w:type="spellStart"/>
      <w:r w:rsidRPr="007138CD">
        <w:rPr>
          <w:rFonts w:ascii="Times New Roman" w:hAnsi="Times New Roman" w:cs="Times New Roman"/>
          <w:sz w:val="24"/>
          <w:szCs w:val="24"/>
        </w:rPr>
        <w:t>Erben</w:t>
      </w:r>
      <w:proofErr w:type="spellEnd"/>
      <w:r w:rsidRPr="007138CD">
        <w:rPr>
          <w:rFonts w:ascii="Times New Roman" w:hAnsi="Times New Roman" w:cs="Times New Roman"/>
          <w:sz w:val="24"/>
          <w:szCs w:val="24"/>
        </w:rPr>
        <w:t xml:space="preserve"> et al., 2008). By using technology, a teacher can manage classroom activities in a more efficient, controlled, and manageable way. In its growth, using technology in the classroom has made sustainable progress since it was only used as</w:t>
      </w:r>
      <w:r>
        <w:rPr>
          <w:rFonts w:ascii="Times New Roman" w:hAnsi="Times New Roman" w:cs="Times New Roman"/>
          <w:sz w:val="24"/>
          <w:szCs w:val="24"/>
        </w:rPr>
        <w:t xml:space="preserve"> </w:t>
      </w:r>
      <w:r w:rsidRPr="007138CD">
        <w:rPr>
          <w:rFonts w:ascii="Times New Roman" w:hAnsi="Times New Roman" w:cs="Times New Roman"/>
          <w:sz w:val="24"/>
          <w:szCs w:val="24"/>
        </w:rPr>
        <w:t>a tool for controlling, instructing, facilitating, implementing, generating and creating (</w:t>
      </w:r>
      <w:proofErr w:type="spellStart"/>
      <w:r w:rsidRPr="007138CD">
        <w:rPr>
          <w:rFonts w:ascii="Times New Roman" w:hAnsi="Times New Roman" w:cs="Times New Roman"/>
          <w:sz w:val="24"/>
          <w:szCs w:val="24"/>
        </w:rPr>
        <w:t>Erben</w:t>
      </w:r>
      <w:proofErr w:type="spellEnd"/>
      <w:r w:rsidRPr="007138CD">
        <w:rPr>
          <w:rFonts w:ascii="Times New Roman" w:hAnsi="Times New Roman" w:cs="Times New Roman"/>
          <w:sz w:val="24"/>
          <w:szCs w:val="24"/>
        </w:rPr>
        <w:t xml:space="preserve"> et al., 2008). Simultaneously, using technology in the classroom to teach English encourages students to be more motivated and creative in their practice.</w:t>
      </w:r>
      <w:r>
        <w:rPr>
          <w:rFonts w:ascii="Times New Roman" w:hAnsi="Times New Roman" w:cs="Times New Roman"/>
          <w:sz w:val="24"/>
          <w:szCs w:val="24"/>
        </w:rPr>
        <w:t xml:space="preserve"> </w:t>
      </w:r>
      <w:r w:rsidRPr="007138CD">
        <w:rPr>
          <w:rFonts w:ascii="Times New Roman" w:hAnsi="Times New Roman" w:cs="Times New Roman"/>
          <w:sz w:val="24"/>
          <w:szCs w:val="24"/>
        </w:rPr>
        <w:t>For example, browsing sources from the internet, finishing assignments or project learning, and showing presentations.</w:t>
      </w:r>
    </w:p>
    <w:p w14:paraId="3E183FC5" w14:textId="77777777" w:rsidR="0095070E" w:rsidRPr="007138CD" w:rsidRDefault="0095070E" w:rsidP="0095070E">
      <w:pPr>
        <w:jc w:val="both"/>
        <w:rPr>
          <w:rFonts w:ascii="Times New Roman" w:hAnsi="Times New Roman" w:cs="Times New Roman"/>
          <w:sz w:val="24"/>
          <w:szCs w:val="24"/>
        </w:rPr>
      </w:pPr>
      <w:r>
        <w:rPr>
          <w:rFonts w:ascii="Times New Roman" w:hAnsi="Times New Roman" w:cs="Times New Roman"/>
          <w:sz w:val="24"/>
          <w:szCs w:val="24"/>
        </w:rPr>
        <w:t xml:space="preserve">For a few </w:t>
      </w:r>
      <w:r w:rsidRPr="007138CD">
        <w:rPr>
          <w:rFonts w:ascii="Times New Roman" w:hAnsi="Times New Roman" w:cs="Times New Roman"/>
          <w:sz w:val="24"/>
          <w:szCs w:val="24"/>
        </w:rPr>
        <w:t>decades recently, the growth of technology in teaching English has increased sharply. As (</w:t>
      </w:r>
      <w:proofErr w:type="spellStart"/>
      <w:r w:rsidRPr="007138CD">
        <w:rPr>
          <w:rFonts w:ascii="Times New Roman" w:hAnsi="Times New Roman" w:cs="Times New Roman"/>
          <w:sz w:val="24"/>
          <w:szCs w:val="24"/>
        </w:rPr>
        <w:t>Shyamlee</w:t>
      </w:r>
      <w:proofErr w:type="spellEnd"/>
      <w:r w:rsidRPr="007138CD">
        <w:rPr>
          <w:rFonts w:ascii="Times New Roman" w:hAnsi="Times New Roman" w:cs="Times New Roman"/>
          <w:sz w:val="24"/>
          <w:szCs w:val="24"/>
        </w:rPr>
        <w:t xml:space="preserve"> &amp; Phil, 2012) confirm, this quick rise and development of information technology has provided a stronger framework for investigating the new education approach. As a result, technology plays a critical role in English instruction. It also attempts to raise awareness of the strategies among English teachers in order to put them to good use.</w:t>
      </w:r>
    </w:p>
    <w:p w14:paraId="435336CB" w14:textId="7E11550E" w:rsidR="0095070E" w:rsidRDefault="0095070E" w:rsidP="0095070E">
      <w:pPr>
        <w:jc w:val="both"/>
        <w:rPr>
          <w:rFonts w:ascii="Times New Roman" w:hAnsi="Times New Roman" w:cs="Times New Roman"/>
          <w:sz w:val="24"/>
          <w:szCs w:val="24"/>
        </w:rPr>
      </w:pPr>
      <w:r w:rsidRPr="007138CD">
        <w:rPr>
          <w:rFonts w:ascii="Times New Roman" w:hAnsi="Times New Roman" w:cs="Times New Roman"/>
          <w:sz w:val="24"/>
          <w:szCs w:val="24"/>
        </w:rPr>
        <w:t>In terms of technology in English teaching, the presence of mobile phones is critical and attracts a large number of scientists, scholars, and material designers.</w:t>
      </w:r>
      <w:r>
        <w:rPr>
          <w:rFonts w:ascii="Times New Roman" w:hAnsi="Times New Roman" w:cs="Times New Roman"/>
          <w:sz w:val="24"/>
          <w:szCs w:val="24"/>
        </w:rPr>
        <w:t xml:space="preserve"> </w:t>
      </w:r>
      <w:r w:rsidRPr="007138CD">
        <w:rPr>
          <w:rFonts w:ascii="Times New Roman" w:hAnsi="Times New Roman" w:cs="Times New Roman"/>
          <w:sz w:val="24"/>
          <w:szCs w:val="24"/>
        </w:rPr>
        <w:t>According to </w:t>
      </w:r>
      <w:proofErr w:type="spellStart"/>
      <w:r w:rsidRPr="007138CD">
        <w:rPr>
          <w:rFonts w:ascii="Times New Roman" w:hAnsi="Times New Roman" w:cs="Times New Roman"/>
          <w:sz w:val="24"/>
          <w:szCs w:val="24"/>
        </w:rPr>
        <w:t>Burston</w:t>
      </w:r>
      <w:proofErr w:type="spellEnd"/>
      <w:r w:rsidRPr="007138CD">
        <w:rPr>
          <w:rFonts w:ascii="Times New Roman" w:hAnsi="Times New Roman" w:cs="Times New Roman"/>
          <w:sz w:val="24"/>
          <w:szCs w:val="24"/>
        </w:rPr>
        <w:t xml:space="preserve"> (2015), the use of mobile devices as language teaching (Mobile Assisted Language Learning or MALL) aids is becoming increasingly popular as more capable and affordable smartphones and tablet computers overcome the technological and economic constraints that have impeded widespread adoption of </w:t>
      </w:r>
      <w:r w:rsidRPr="007138CD">
        <w:rPr>
          <w:rFonts w:ascii="Times New Roman" w:hAnsi="Times New Roman" w:cs="Times New Roman"/>
          <w:sz w:val="24"/>
          <w:szCs w:val="24"/>
        </w:rPr>
        <w:lastRenderedPageBreak/>
        <w:t>MALL. However, much like with the growth of computer-assisted language learning in the 1980s, technological enthusiasm must be backed up with objective evidence of MALL's pedagogical success. For this reason, this study presents the following research question and documents the beneficial growth of MALL for the five most recent years. In sum up, the purpose of the study was to furnish an insightful, useful, meaningful, and informative systematically reviewed framework for intertwined MALL in the ELT classroom.</w:t>
      </w:r>
    </w:p>
    <w:p w14:paraId="79F8FC88" w14:textId="524A1D9B" w:rsidR="0095070E" w:rsidRPr="0095070E" w:rsidRDefault="0095070E" w:rsidP="0095070E">
      <w:pPr>
        <w:jc w:val="both"/>
        <w:rPr>
          <w:rFonts w:ascii="Times New Roman" w:hAnsi="Times New Roman" w:cs="Times New Roman"/>
          <w:b/>
          <w:bCs/>
          <w:sz w:val="24"/>
          <w:szCs w:val="24"/>
        </w:rPr>
      </w:pPr>
      <w:r w:rsidRPr="0095070E">
        <w:rPr>
          <w:rFonts w:ascii="Times New Roman" w:hAnsi="Times New Roman" w:cs="Times New Roman"/>
          <w:b/>
          <w:bCs/>
          <w:sz w:val="24"/>
          <w:szCs w:val="24"/>
        </w:rPr>
        <w:t>2.1 Planning work for review</w:t>
      </w:r>
    </w:p>
    <w:p w14:paraId="05020213" w14:textId="77777777" w:rsidR="0095070E" w:rsidRDefault="0095070E" w:rsidP="0095070E">
      <w:pPr>
        <w:jc w:val="both"/>
        <w:rPr>
          <w:rFonts w:ascii="Times New Roman" w:hAnsi="Times New Roman" w:cs="Times New Roman"/>
          <w:sz w:val="24"/>
          <w:szCs w:val="24"/>
        </w:rPr>
      </w:pPr>
      <w:r w:rsidRPr="007138CD">
        <w:rPr>
          <w:rFonts w:ascii="Times New Roman" w:hAnsi="Times New Roman" w:cs="Times New Roman"/>
          <w:sz w:val="24"/>
          <w:szCs w:val="24"/>
        </w:rPr>
        <w:t>First of all, every single scholar, researcher, or investigator has been planning how she would carry out her research. Likewise, researchers ought to have mutual planning and preparation while conducting a systemic review, as Dickson (2017) declared that this work consumes a lot of time and energy. Also, they emphasized that this research needs continued </w:t>
      </w:r>
      <w:r w:rsidRPr="00F47349">
        <w:rPr>
          <w:rFonts w:ascii="Times New Roman" w:hAnsi="Times New Roman" w:cs="Times New Roman"/>
          <w:sz w:val="24"/>
          <w:szCs w:val="24"/>
        </w:rPr>
        <w:t>persistence, much like looking for a needle in a haystack, which means that perseverance is needed. The review examined systematic reviews in International Journal of Direct Science, Research Gate Journals.</w:t>
      </w:r>
      <w:r>
        <w:rPr>
          <w:rFonts w:ascii="Times New Roman" w:hAnsi="Times New Roman" w:cs="Times New Roman"/>
          <w:sz w:val="24"/>
          <w:szCs w:val="24"/>
        </w:rPr>
        <w:t xml:space="preserve"> </w:t>
      </w:r>
    </w:p>
    <w:p w14:paraId="612CDC2E" w14:textId="6F3BB1BC" w:rsidR="0095070E" w:rsidRDefault="0095070E" w:rsidP="0095070E">
      <w:pPr>
        <w:spacing w:line="240" w:lineRule="auto"/>
        <w:jc w:val="both"/>
        <w:rPr>
          <w:rFonts w:ascii="Times New Roman" w:hAnsi="Times New Roman" w:cs="Times New Roman"/>
          <w:b/>
          <w:iCs/>
          <w:sz w:val="24"/>
          <w:szCs w:val="24"/>
        </w:rPr>
      </w:pPr>
      <w:r w:rsidRPr="0095070E">
        <w:rPr>
          <w:rFonts w:ascii="Times New Roman" w:hAnsi="Times New Roman" w:cs="Times New Roman"/>
          <w:b/>
          <w:iCs/>
          <w:sz w:val="24"/>
          <w:szCs w:val="24"/>
        </w:rPr>
        <w:t>2.2</w:t>
      </w:r>
      <w:r>
        <w:rPr>
          <w:rFonts w:ascii="Times New Roman" w:hAnsi="Times New Roman" w:cs="Times New Roman"/>
          <w:b/>
          <w:iCs/>
          <w:sz w:val="24"/>
          <w:szCs w:val="24"/>
        </w:rPr>
        <w:t xml:space="preserve"> Writing review process purposes</w:t>
      </w:r>
    </w:p>
    <w:p w14:paraId="0ADA8441" w14:textId="77777777" w:rsidR="001627C2" w:rsidRPr="007138CD" w:rsidRDefault="001627C2" w:rsidP="001627C2">
      <w:pPr>
        <w:jc w:val="both"/>
        <w:rPr>
          <w:rFonts w:ascii="Times New Roman" w:hAnsi="Times New Roman" w:cs="Times New Roman"/>
          <w:sz w:val="24"/>
          <w:szCs w:val="24"/>
        </w:rPr>
      </w:pPr>
      <w:r w:rsidRPr="007138CD">
        <w:rPr>
          <w:rFonts w:ascii="Times New Roman" w:hAnsi="Times New Roman" w:cs="Times New Roman"/>
          <w:sz w:val="24"/>
          <w:szCs w:val="24"/>
        </w:rPr>
        <w:t>In essence, conducting research aims to demonstrate new knowledge to people around the world. In doing so, the study's researchers also hope to raise awareness of all aspects of teaching English through mobile tools (MALL) by addressing research questions.</w:t>
      </w:r>
    </w:p>
    <w:p w14:paraId="7C1056ED" w14:textId="77777777" w:rsidR="001627C2" w:rsidRPr="003D1CA3" w:rsidRDefault="001627C2" w:rsidP="001627C2">
      <w:pPr>
        <w:pStyle w:val="ListParagraph"/>
        <w:numPr>
          <w:ilvl w:val="0"/>
          <w:numId w:val="3"/>
        </w:numPr>
        <w:spacing w:after="0" w:line="240" w:lineRule="auto"/>
        <w:jc w:val="both"/>
        <w:rPr>
          <w:rFonts w:ascii="Times New Roman" w:hAnsi="Times New Roman" w:cs="Times New Roman"/>
          <w:sz w:val="24"/>
          <w:szCs w:val="24"/>
        </w:rPr>
      </w:pPr>
      <w:r w:rsidRPr="003D1CA3">
        <w:rPr>
          <w:rFonts w:ascii="Times New Roman" w:hAnsi="Times New Roman" w:cs="Times New Roman"/>
          <w:sz w:val="24"/>
          <w:szCs w:val="24"/>
        </w:rPr>
        <w:t>What is the efficacy of MALL in ELT?</w:t>
      </w:r>
    </w:p>
    <w:p w14:paraId="19E3AD79" w14:textId="77777777" w:rsidR="001627C2" w:rsidRPr="003D1CA3" w:rsidRDefault="001627C2" w:rsidP="001627C2">
      <w:pPr>
        <w:pStyle w:val="ListParagraph"/>
        <w:numPr>
          <w:ilvl w:val="0"/>
          <w:numId w:val="3"/>
        </w:numPr>
        <w:spacing w:after="0" w:line="240" w:lineRule="auto"/>
        <w:jc w:val="both"/>
        <w:rPr>
          <w:rFonts w:ascii="Times New Roman" w:hAnsi="Times New Roman" w:cs="Times New Roman"/>
          <w:sz w:val="24"/>
          <w:szCs w:val="24"/>
        </w:rPr>
      </w:pPr>
      <w:r w:rsidRPr="003D1CA3">
        <w:rPr>
          <w:rFonts w:ascii="Times New Roman" w:hAnsi="Times New Roman" w:cs="Times New Roman"/>
          <w:sz w:val="24"/>
          <w:szCs w:val="24"/>
        </w:rPr>
        <w:t>What is th</w:t>
      </w:r>
      <w:r>
        <w:rPr>
          <w:rFonts w:ascii="Times New Roman" w:hAnsi="Times New Roman" w:cs="Times New Roman"/>
          <w:sz w:val="24"/>
          <w:szCs w:val="24"/>
        </w:rPr>
        <w:t xml:space="preserve">e </w:t>
      </w:r>
      <w:r w:rsidRPr="003D1CA3">
        <w:rPr>
          <w:rFonts w:ascii="Times New Roman" w:hAnsi="Times New Roman" w:cs="Times New Roman"/>
          <w:sz w:val="24"/>
          <w:szCs w:val="24"/>
        </w:rPr>
        <w:t>perception toward MALL in ELT?</w:t>
      </w:r>
    </w:p>
    <w:p w14:paraId="4E82B9AC" w14:textId="77777777" w:rsidR="001627C2" w:rsidRPr="007138CD" w:rsidRDefault="001627C2" w:rsidP="001627C2">
      <w:pPr>
        <w:numPr>
          <w:ilvl w:val="0"/>
          <w:numId w:val="4"/>
        </w:numPr>
        <w:spacing w:after="0" w:line="240" w:lineRule="auto"/>
        <w:jc w:val="both"/>
        <w:rPr>
          <w:rFonts w:ascii="Times New Roman" w:hAnsi="Times New Roman" w:cs="Times New Roman"/>
          <w:sz w:val="24"/>
          <w:szCs w:val="24"/>
        </w:rPr>
      </w:pPr>
      <w:r w:rsidRPr="007138CD">
        <w:rPr>
          <w:rFonts w:ascii="Times New Roman" w:hAnsi="Times New Roman" w:cs="Times New Roman"/>
          <w:sz w:val="24"/>
          <w:szCs w:val="24"/>
        </w:rPr>
        <w:t>What are the issues and challenges associated with teaching English as a second language using MALL?</w:t>
      </w:r>
    </w:p>
    <w:p w14:paraId="0819D69A" w14:textId="77777777" w:rsidR="001627C2" w:rsidRDefault="001627C2" w:rsidP="001627C2">
      <w:pPr>
        <w:numPr>
          <w:ilvl w:val="0"/>
          <w:numId w:val="5"/>
        </w:numPr>
        <w:spacing w:after="0" w:line="240" w:lineRule="auto"/>
        <w:jc w:val="both"/>
        <w:rPr>
          <w:rFonts w:ascii="Times New Roman" w:hAnsi="Times New Roman" w:cs="Times New Roman"/>
          <w:sz w:val="24"/>
          <w:szCs w:val="24"/>
        </w:rPr>
      </w:pPr>
      <w:r w:rsidRPr="007138CD">
        <w:rPr>
          <w:rFonts w:ascii="Times New Roman" w:hAnsi="Times New Roman" w:cs="Times New Roman"/>
          <w:sz w:val="24"/>
          <w:szCs w:val="24"/>
        </w:rPr>
        <w:t>What are the pedagogical implications for future research of teaching English with MALL?</w:t>
      </w:r>
    </w:p>
    <w:p w14:paraId="601E70CE" w14:textId="77777777" w:rsidR="001627C2" w:rsidRDefault="001627C2" w:rsidP="0095070E">
      <w:pPr>
        <w:spacing w:line="240" w:lineRule="auto"/>
        <w:jc w:val="both"/>
        <w:rPr>
          <w:rFonts w:ascii="Times New Roman" w:hAnsi="Times New Roman" w:cs="Times New Roman"/>
          <w:b/>
          <w:iCs/>
          <w:sz w:val="24"/>
          <w:szCs w:val="24"/>
        </w:rPr>
      </w:pPr>
    </w:p>
    <w:p w14:paraId="79250C55" w14:textId="6D6DC5E8" w:rsidR="0095070E" w:rsidRDefault="0095070E" w:rsidP="0095070E">
      <w:pPr>
        <w:spacing w:line="240" w:lineRule="auto"/>
        <w:jc w:val="both"/>
        <w:rPr>
          <w:rFonts w:ascii="Times New Roman" w:hAnsi="Times New Roman" w:cs="Times New Roman"/>
          <w:b/>
          <w:iCs/>
          <w:sz w:val="24"/>
          <w:szCs w:val="24"/>
        </w:rPr>
      </w:pPr>
      <w:r>
        <w:rPr>
          <w:rFonts w:ascii="Times New Roman" w:hAnsi="Times New Roman" w:cs="Times New Roman"/>
          <w:b/>
          <w:iCs/>
          <w:sz w:val="24"/>
          <w:szCs w:val="24"/>
        </w:rPr>
        <w:t>2.3 Literature browsing</w:t>
      </w:r>
    </w:p>
    <w:p w14:paraId="092347E5" w14:textId="77777777" w:rsidR="001627C2" w:rsidRPr="009C7BA6" w:rsidRDefault="001627C2" w:rsidP="001627C2">
      <w:pPr>
        <w:jc w:val="both"/>
        <w:rPr>
          <w:rFonts w:ascii="Times New Roman" w:hAnsi="Times New Roman" w:cs="Times New Roman"/>
          <w:sz w:val="24"/>
          <w:szCs w:val="24"/>
        </w:rPr>
      </w:pPr>
      <w:r w:rsidRPr="009C7BA6">
        <w:rPr>
          <w:rFonts w:ascii="Times New Roman" w:hAnsi="Times New Roman" w:cs="Times New Roman"/>
          <w:sz w:val="24"/>
          <w:szCs w:val="24"/>
        </w:rPr>
        <w:t>Due to the failure of the study, it was essential to do a literature search while conducting a systematic review. Collected articles would be reviewed for selection and extraction in accordance with the research's principal purpose. The scientific journals in Scopus will be searched. All of the searches were conducted between 2017 and 2021.</w:t>
      </w:r>
    </w:p>
    <w:p w14:paraId="2989CB66" w14:textId="77777777" w:rsidR="001627C2" w:rsidRDefault="001627C2" w:rsidP="001627C2">
      <w:pPr>
        <w:jc w:val="both"/>
        <w:rPr>
          <w:rFonts w:ascii="Times New Roman" w:hAnsi="Times New Roman" w:cs="Times New Roman"/>
          <w:sz w:val="24"/>
          <w:szCs w:val="24"/>
        </w:rPr>
      </w:pPr>
      <w:r w:rsidRPr="009C7BA6">
        <w:rPr>
          <w:rFonts w:ascii="Times New Roman" w:hAnsi="Times New Roman" w:cs="Times New Roman"/>
          <w:sz w:val="24"/>
          <w:szCs w:val="24"/>
        </w:rPr>
        <w:t>Between 2017 and 2021, a total of 100 articles were searched. From these figures, a more focused search was undertaken to find publications about teaching English using mobile devices (MALL).</w:t>
      </w:r>
    </w:p>
    <w:p w14:paraId="21BC3839" w14:textId="420F0662" w:rsidR="0095070E" w:rsidRDefault="0095070E" w:rsidP="0095070E">
      <w:pPr>
        <w:spacing w:line="240" w:lineRule="auto"/>
        <w:jc w:val="both"/>
        <w:rPr>
          <w:rFonts w:ascii="Times New Roman" w:hAnsi="Times New Roman" w:cs="Times New Roman"/>
          <w:b/>
          <w:iCs/>
          <w:sz w:val="24"/>
          <w:szCs w:val="24"/>
        </w:rPr>
      </w:pPr>
      <w:r>
        <w:rPr>
          <w:rFonts w:ascii="Times New Roman" w:hAnsi="Times New Roman" w:cs="Times New Roman"/>
          <w:b/>
          <w:iCs/>
          <w:sz w:val="24"/>
          <w:szCs w:val="24"/>
        </w:rPr>
        <w:t>2.4 Screening sources</w:t>
      </w:r>
    </w:p>
    <w:p w14:paraId="6181E108" w14:textId="77777777" w:rsidR="001627C2" w:rsidRDefault="001627C2" w:rsidP="001627C2">
      <w:pPr>
        <w:jc w:val="both"/>
        <w:rPr>
          <w:rFonts w:ascii="Times New Roman" w:hAnsi="Times New Roman" w:cs="Times New Roman"/>
          <w:sz w:val="24"/>
          <w:szCs w:val="24"/>
        </w:rPr>
      </w:pPr>
      <w:r w:rsidRPr="009C7BA6">
        <w:rPr>
          <w:rFonts w:ascii="Times New Roman" w:hAnsi="Times New Roman" w:cs="Times New Roman"/>
          <w:sz w:val="24"/>
          <w:szCs w:val="24"/>
        </w:rPr>
        <w:t xml:space="preserve">The Scopus database was used to look for </w:t>
      </w:r>
      <w:r>
        <w:rPr>
          <w:rFonts w:ascii="Times New Roman" w:hAnsi="Times New Roman" w:cs="Times New Roman"/>
          <w:sz w:val="24"/>
          <w:szCs w:val="24"/>
        </w:rPr>
        <w:t xml:space="preserve">international </w:t>
      </w:r>
      <w:r w:rsidRPr="009C7BA6">
        <w:rPr>
          <w:rFonts w:ascii="Times New Roman" w:hAnsi="Times New Roman" w:cs="Times New Roman"/>
          <w:sz w:val="24"/>
          <w:szCs w:val="24"/>
        </w:rPr>
        <w:t>publications for this investigation. All of the searches were conducted between 2017 and 2021. The search will be limited to teaching English language literature since the primary emphasis was integrating MALL</w:t>
      </w:r>
      <w:r>
        <w:rPr>
          <w:rFonts w:ascii="Times New Roman" w:hAnsi="Times New Roman" w:cs="Times New Roman"/>
          <w:sz w:val="24"/>
          <w:szCs w:val="24"/>
        </w:rPr>
        <w:t xml:space="preserve"> using inclusion and exclusion criteria. To keep a record of this process this study used a PRISMA flow diagram.</w:t>
      </w:r>
    </w:p>
    <w:p w14:paraId="5574B258" w14:textId="77777777" w:rsidR="001627C2" w:rsidRDefault="001627C2" w:rsidP="0095070E">
      <w:pPr>
        <w:spacing w:line="240" w:lineRule="auto"/>
        <w:jc w:val="both"/>
        <w:rPr>
          <w:rFonts w:ascii="Times New Roman" w:hAnsi="Times New Roman" w:cs="Times New Roman"/>
          <w:b/>
          <w:iCs/>
          <w:sz w:val="24"/>
          <w:szCs w:val="24"/>
        </w:rPr>
      </w:pPr>
    </w:p>
    <w:p w14:paraId="5437ADDF" w14:textId="440B68DF" w:rsidR="0095070E" w:rsidRDefault="0095070E" w:rsidP="0095070E">
      <w:pPr>
        <w:spacing w:line="240" w:lineRule="auto"/>
        <w:jc w:val="both"/>
        <w:rPr>
          <w:rFonts w:ascii="Times New Roman" w:hAnsi="Times New Roman" w:cs="Times New Roman"/>
          <w:b/>
          <w:iCs/>
          <w:sz w:val="24"/>
          <w:szCs w:val="24"/>
        </w:rPr>
      </w:pPr>
      <w:r>
        <w:rPr>
          <w:rFonts w:ascii="Times New Roman" w:hAnsi="Times New Roman" w:cs="Times New Roman"/>
          <w:b/>
          <w:iCs/>
          <w:sz w:val="24"/>
          <w:szCs w:val="24"/>
        </w:rPr>
        <w:lastRenderedPageBreak/>
        <w:t>2.5 Acquiring papers</w:t>
      </w:r>
    </w:p>
    <w:p w14:paraId="49546EAE" w14:textId="77777777" w:rsidR="001627C2" w:rsidRPr="00F1367A" w:rsidRDefault="001627C2" w:rsidP="001627C2">
      <w:pPr>
        <w:jc w:val="both"/>
        <w:rPr>
          <w:rFonts w:ascii="Times New Roman" w:hAnsi="Times New Roman" w:cs="Times New Roman"/>
          <w:sz w:val="24"/>
          <w:szCs w:val="24"/>
        </w:rPr>
      </w:pPr>
      <w:r w:rsidRPr="00F1367A">
        <w:rPr>
          <w:rFonts w:ascii="Times New Roman" w:hAnsi="Times New Roman" w:cs="Times New Roman"/>
          <w:sz w:val="24"/>
          <w:szCs w:val="24"/>
        </w:rPr>
        <w:t>The inclusion and exclusion criteria were utilized to narrow and shape the review question in this research. Papers that use rigorous techniques to obtain effectiveness, instructors' and students' perceptions, difficulties, and concerns on MALL will be requested since the research topic is aiming for these. As a result, only randomized controlled studies will be accepted (Torgerson, 2003). For a paper to be considered, there must be a comparison of two or more methodologies or strategies for incorporating MALL into English language instruction. Randomized Controlled Trials (RCTs) will be considered only if they are conducted in English-speaking countries and published in English. Trials will be considered if they were published between 2017 and 2021 and if all of the participants were between the ages of 15 and 20.</w:t>
      </w:r>
    </w:p>
    <w:p w14:paraId="4726D3C4" w14:textId="77777777" w:rsidR="001627C2" w:rsidRDefault="001627C2" w:rsidP="001627C2">
      <w:pPr>
        <w:jc w:val="both"/>
        <w:rPr>
          <w:rFonts w:ascii="Times New Roman" w:hAnsi="Times New Roman" w:cs="Times New Roman"/>
          <w:bCs/>
          <w:sz w:val="24"/>
          <w:szCs w:val="24"/>
        </w:rPr>
      </w:pPr>
      <w:r w:rsidRPr="00F1367A">
        <w:rPr>
          <w:rFonts w:ascii="Times New Roman" w:hAnsi="Times New Roman" w:cs="Times New Roman"/>
          <w:sz w:val="24"/>
          <w:szCs w:val="24"/>
        </w:rPr>
        <w:t>MALL, English as a second language, and English as a foreign language were all mentioned in 84 of the 100 articles. These 84 publications were also removed if they did not fit the time constraint requirement, effectiveness, instructors' and students' perceptions of MALL, concerns and challenges related to MALL, or did not clearly assess MALL integration in English language instruction. The search resulted in the exclusion of 40 items. The final assessment revealed that 44 papers were needed to assess the study's quality in order to address the research questions in issue. All of the stages involved in the review approach are shown in Figure 1.</w:t>
      </w:r>
    </w:p>
    <w:p w14:paraId="04C307FC" w14:textId="37836866" w:rsidR="001627C2" w:rsidRDefault="001627C2" w:rsidP="0095070E">
      <w:pPr>
        <w:spacing w:line="240" w:lineRule="auto"/>
        <w:jc w:val="both"/>
        <w:rPr>
          <w:rFonts w:ascii="Times New Roman" w:hAnsi="Times New Roman" w:cs="Times New Roman"/>
          <w:b/>
          <w:iCs/>
          <w:sz w:val="24"/>
          <w:szCs w:val="24"/>
        </w:rPr>
      </w:pPr>
      <w:r>
        <w:rPr>
          <w:noProof/>
        </w:rPr>
        <w:lastRenderedPageBreak/>
        <w:drawing>
          <wp:inline distT="0" distB="0" distL="0" distR="0" wp14:anchorId="7B340428" wp14:editId="159068D9">
            <wp:extent cx="5038725" cy="5334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8725" cy="5334000"/>
                    </a:xfrm>
                    <a:prstGeom prst="rect">
                      <a:avLst/>
                    </a:prstGeom>
                  </pic:spPr>
                </pic:pic>
              </a:graphicData>
            </a:graphic>
          </wp:inline>
        </w:drawing>
      </w:r>
    </w:p>
    <w:p w14:paraId="4748E1AD" w14:textId="3091B2B7" w:rsidR="001627C2" w:rsidRPr="001627C2" w:rsidRDefault="001627C2" w:rsidP="001627C2">
      <w:pPr>
        <w:spacing w:line="240" w:lineRule="auto"/>
        <w:jc w:val="center"/>
        <w:rPr>
          <w:rFonts w:ascii="Times New Roman" w:hAnsi="Times New Roman" w:cs="Times New Roman"/>
          <w:bCs/>
          <w:iCs/>
          <w:sz w:val="24"/>
          <w:szCs w:val="24"/>
        </w:rPr>
      </w:pPr>
      <w:r>
        <w:rPr>
          <w:rFonts w:ascii="Times New Roman" w:hAnsi="Times New Roman" w:cs="Times New Roman"/>
          <w:bCs/>
          <w:iCs/>
          <w:sz w:val="24"/>
          <w:szCs w:val="24"/>
        </w:rPr>
        <w:t>Figure 1. Review method</w:t>
      </w:r>
    </w:p>
    <w:p w14:paraId="717B03B3" w14:textId="6081D9C4" w:rsidR="004047DC" w:rsidRDefault="0095070E" w:rsidP="0095070E">
      <w:pPr>
        <w:spacing w:line="240" w:lineRule="auto"/>
        <w:jc w:val="both"/>
        <w:rPr>
          <w:rFonts w:ascii="Times New Roman" w:hAnsi="Times New Roman" w:cs="Times New Roman"/>
          <w:b/>
          <w:iCs/>
          <w:sz w:val="24"/>
          <w:szCs w:val="24"/>
        </w:rPr>
      </w:pPr>
      <w:r>
        <w:rPr>
          <w:rFonts w:ascii="Times New Roman" w:hAnsi="Times New Roman" w:cs="Times New Roman"/>
          <w:b/>
          <w:iCs/>
          <w:sz w:val="24"/>
          <w:szCs w:val="24"/>
        </w:rPr>
        <w:t xml:space="preserve">2.6 </w:t>
      </w:r>
      <w:r w:rsidR="004047DC">
        <w:rPr>
          <w:rFonts w:ascii="Times New Roman" w:hAnsi="Times New Roman" w:cs="Times New Roman"/>
          <w:b/>
          <w:iCs/>
          <w:sz w:val="24"/>
          <w:szCs w:val="24"/>
        </w:rPr>
        <w:t>Selecting papers with full versions</w:t>
      </w:r>
    </w:p>
    <w:p w14:paraId="4A3D4593" w14:textId="77777777" w:rsidR="001627C2" w:rsidRDefault="001627C2" w:rsidP="001627C2">
      <w:pPr>
        <w:jc w:val="both"/>
        <w:rPr>
          <w:rFonts w:ascii="Times New Roman" w:hAnsi="Times New Roman" w:cs="Times New Roman"/>
          <w:sz w:val="24"/>
          <w:szCs w:val="24"/>
        </w:rPr>
      </w:pPr>
      <w:r w:rsidRPr="00EE1CCF">
        <w:rPr>
          <w:rFonts w:ascii="Times New Roman" w:hAnsi="Times New Roman" w:cs="Times New Roman"/>
          <w:sz w:val="24"/>
          <w:szCs w:val="24"/>
        </w:rPr>
        <w:t>Following completion of the record screening and receipt of the full text of the papers, the inclusion and exclusion criteria were reapplied as if reading the whole piece. Reading the abstract, introduction, and conclusion before reading the whole document to see whether it still fulfills the inclusion requirements is one method to consider.</w:t>
      </w:r>
      <w:r>
        <w:rPr>
          <w:rFonts w:ascii="Times New Roman" w:hAnsi="Times New Roman" w:cs="Times New Roman"/>
          <w:sz w:val="24"/>
          <w:szCs w:val="24"/>
        </w:rPr>
        <w:t xml:space="preserve"> </w:t>
      </w:r>
      <w:r w:rsidRPr="007138CD">
        <w:rPr>
          <w:rFonts w:ascii="Times New Roman" w:hAnsi="Times New Roman" w:cs="Times New Roman"/>
          <w:sz w:val="24"/>
          <w:szCs w:val="24"/>
        </w:rPr>
        <w:t>The essential step of the systematic review was the analyzing step.</w:t>
      </w:r>
      <w:r>
        <w:rPr>
          <w:rFonts w:ascii="Times New Roman" w:hAnsi="Times New Roman" w:cs="Times New Roman"/>
          <w:sz w:val="24"/>
          <w:szCs w:val="24"/>
        </w:rPr>
        <w:t xml:space="preserve"> </w:t>
      </w:r>
    </w:p>
    <w:p w14:paraId="708C1263" w14:textId="77777777" w:rsidR="001627C2" w:rsidRDefault="001627C2" w:rsidP="001627C2">
      <w:pPr>
        <w:spacing w:line="240" w:lineRule="auto"/>
        <w:jc w:val="both"/>
        <w:rPr>
          <w:rFonts w:ascii="Times New Roman" w:hAnsi="Times New Roman" w:cs="Times New Roman"/>
          <w:b/>
          <w:iCs/>
          <w:sz w:val="24"/>
          <w:szCs w:val="24"/>
        </w:rPr>
      </w:pPr>
    </w:p>
    <w:p w14:paraId="4150C25E" w14:textId="6753E047" w:rsidR="004047DC" w:rsidRDefault="004047DC" w:rsidP="0095070E">
      <w:pPr>
        <w:spacing w:line="240" w:lineRule="auto"/>
        <w:jc w:val="both"/>
        <w:rPr>
          <w:rFonts w:ascii="Times New Roman" w:hAnsi="Times New Roman" w:cs="Times New Roman"/>
          <w:b/>
          <w:iCs/>
          <w:sz w:val="24"/>
          <w:szCs w:val="24"/>
        </w:rPr>
      </w:pPr>
      <w:r>
        <w:rPr>
          <w:rFonts w:ascii="Times New Roman" w:hAnsi="Times New Roman" w:cs="Times New Roman"/>
          <w:b/>
          <w:iCs/>
          <w:sz w:val="24"/>
          <w:szCs w:val="24"/>
        </w:rPr>
        <w:t>2.7 Extracting data</w:t>
      </w:r>
    </w:p>
    <w:p w14:paraId="005D0BA0" w14:textId="77777777" w:rsidR="001627C2" w:rsidRDefault="001627C2" w:rsidP="001627C2">
      <w:pPr>
        <w:jc w:val="both"/>
        <w:rPr>
          <w:rFonts w:ascii="Times New Roman" w:hAnsi="Times New Roman" w:cs="Times New Roman"/>
          <w:sz w:val="24"/>
          <w:szCs w:val="24"/>
        </w:rPr>
      </w:pPr>
      <w:r w:rsidRPr="00003E87">
        <w:rPr>
          <w:rFonts w:ascii="Times New Roman" w:hAnsi="Times New Roman" w:cs="Times New Roman"/>
          <w:sz w:val="24"/>
          <w:szCs w:val="24"/>
        </w:rPr>
        <w:t xml:space="preserve">Following familiarization with the papers that include evidence to aid in answering the review question, the next stage is to identify and extract important data from each particular research as a consequence of the screening and selection process. The process of extracting important data from </w:t>
      </w:r>
      <w:r w:rsidRPr="00003E87">
        <w:rPr>
          <w:rFonts w:ascii="Times New Roman" w:hAnsi="Times New Roman" w:cs="Times New Roman"/>
          <w:sz w:val="24"/>
          <w:szCs w:val="24"/>
        </w:rPr>
        <w:lastRenderedPageBreak/>
        <w:t>the included articles and storing it in a single format—usually a data extraction provided in data tables—is known as data extraction. Both descriptively and analytically, this process of collecting and presenting significant facts makes meaning of the data.</w:t>
      </w:r>
      <w:r>
        <w:rPr>
          <w:rFonts w:ascii="Times New Roman" w:hAnsi="Times New Roman" w:cs="Times New Roman"/>
          <w:sz w:val="24"/>
          <w:szCs w:val="24"/>
        </w:rPr>
        <w:t xml:space="preserve"> Data extraction of this study takes place after the quality assessment of the included studies has been carried out. It is done to exclude poor-quality studies from the review. It saves time by preventing needless extraction of unrequired data but it can also reduce bias (Boland, et.al., 2017). </w:t>
      </w:r>
      <w:r w:rsidRPr="00057D84">
        <w:rPr>
          <w:rFonts w:ascii="Times New Roman" w:hAnsi="Times New Roman" w:cs="Times New Roman"/>
          <w:sz w:val="24"/>
          <w:szCs w:val="24"/>
        </w:rPr>
        <w:t>This research likewise followed Boland's main procedures for data extraction (2017: 169). The first step is to figure out what data will be extracted. In this phase, the researchers construct a list of all data that will be used to summarize, explain, and analyze the findings of the studies that have been included, both individually and as a group. It was possible to get a feel of the data inside the research by skimming-reading all of the published articles.</w:t>
      </w:r>
      <w:r w:rsidRPr="00052EEB">
        <w:t xml:space="preserve"> </w:t>
      </w:r>
      <w:r w:rsidRPr="00052EEB">
        <w:rPr>
          <w:rFonts w:ascii="Times New Roman" w:hAnsi="Times New Roman" w:cs="Times New Roman"/>
          <w:sz w:val="24"/>
          <w:szCs w:val="24"/>
        </w:rPr>
        <w:t>The second steps are to build and pilot the data extraction form or data extraction table(s). After deciding on the data that will be extracted, the next move is to put together data extraction form or data extraction table(s). The study prefer</w:t>
      </w:r>
      <w:r>
        <w:rPr>
          <w:rFonts w:ascii="Times New Roman" w:hAnsi="Times New Roman" w:cs="Times New Roman"/>
          <w:sz w:val="24"/>
          <w:szCs w:val="24"/>
        </w:rPr>
        <w:t>red</w:t>
      </w:r>
      <w:r w:rsidRPr="00052EEB">
        <w:rPr>
          <w:rFonts w:ascii="Times New Roman" w:hAnsi="Times New Roman" w:cs="Times New Roman"/>
          <w:sz w:val="24"/>
          <w:szCs w:val="24"/>
        </w:rPr>
        <w:t xml:space="preserve"> to store the extracted data by entering it straight into a table or series of tables.</w:t>
      </w:r>
      <w:r>
        <w:rPr>
          <w:rFonts w:ascii="Times New Roman" w:hAnsi="Times New Roman" w:cs="Times New Roman"/>
          <w:sz w:val="24"/>
          <w:szCs w:val="24"/>
        </w:rPr>
        <w:t xml:space="preserve"> </w:t>
      </w:r>
      <w:r w:rsidRPr="00052EEB">
        <w:rPr>
          <w:rFonts w:ascii="Times New Roman" w:hAnsi="Times New Roman" w:cs="Times New Roman"/>
          <w:sz w:val="24"/>
          <w:szCs w:val="24"/>
        </w:rPr>
        <w:t>The data extraction form or data extraction table is built and tested in the second stage (s). Following the decision on the data to be extracted, the following step is to create a data extraction form or table (s). The research likes to insert the retrieved data directly into a table or set of tables for storage. The purpose of a piloting exercise is to determine how simple it is to extract data and, second, to ensure that all relevant data is obtained.</w:t>
      </w:r>
      <w:r>
        <w:rPr>
          <w:rFonts w:ascii="Times New Roman" w:hAnsi="Times New Roman" w:cs="Times New Roman"/>
          <w:sz w:val="24"/>
          <w:szCs w:val="24"/>
        </w:rPr>
        <w:t xml:space="preserve"> </w:t>
      </w:r>
      <w:r w:rsidRPr="00052EEB">
        <w:rPr>
          <w:rFonts w:ascii="Times New Roman" w:hAnsi="Times New Roman" w:cs="Times New Roman"/>
          <w:sz w:val="24"/>
          <w:szCs w:val="24"/>
        </w:rPr>
        <w:t>Extraction of pertinent data is the third phase. The information was extracted electronically by copying and pasting pertinent bits or pieces of information into data extraction forms.</w:t>
      </w:r>
      <w:r>
        <w:rPr>
          <w:rFonts w:ascii="Times New Roman" w:hAnsi="Times New Roman" w:cs="Times New Roman"/>
          <w:sz w:val="24"/>
          <w:szCs w:val="24"/>
        </w:rPr>
        <w:t xml:space="preserve">  </w:t>
      </w:r>
      <w:r w:rsidRPr="00226661">
        <w:rPr>
          <w:rFonts w:ascii="Times New Roman" w:hAnsi="Times New Roman" w:cs="Times New Roman"/>
          <w:sz w:val="24"/>
          <w:szCs w:val="24"/>
        </w:rPr>
        <w:t>The fourth steps are to complete data tables. Tables containing titles and variables such as "research characteristics," "participant characteristics," and "study findings" are crucial for describing and summarizing the retrieved data.</w:t>
      </w:r>
    </w:p>
    <w:p w14:paraId="17CFE6DA" w14:textId="77777777" w:rsidR="001627C2" w:rsidRDefault="001627C2" w:rsidP="0095070E">
      <w:pPr>
        <w:spacing w:line="240" w:lineRule="auto"/>
        <w:jc w:val="both"/>
        <w:rPr>
          <w:rFonts w:ascii="Times New Roman" w:hAnsi="Times New Roman" w:cs="Times New Roman"/>
          <w:b/>
          <w:iCs/>
          <w:sz w:val="24"/>
          <w:szCs w:val="24"/>
        </w:rPr>
      </w:pPr>
    </w:p>
    <w:p w14:paraId="563D218A" w14:textId="6155AA8B" w:rsidR="004047DC" w:rsidRDefault="004047DC" w:rsidP="0095070E">
      <w:pPr>
        <w:spacing w:line="240" w:lineRule="auto"/>
        <w:jc w:val="both"/>
        <w:rPr>
          <w:rFonts w:ascii="Times New Roman" w:hAnsi="Times New Roman" w:cs="Times New Roman"/>
          <w:b/>
          <w:iCs/>
          <w:sz w:val="24"/>
          <w:szCs w:val="24"/>
        </w:rPr>
      </w:pPr>
      <w:r>
        <w:rPr>
          <w:rFonts w:ascii="Times New Roman" w:hAnsi="Times New Roman" w:cs="Times New Roman"/>
          <w:b/>
          <w:iCs/>
          <w:sz w:val="24"/>
          <w:szCs w:val="24"/>
        </w:rPr>
        <w:t>2.8 Assessing the quality of the papers</w:t>
      </w:r>
    </w:p>
    <w:p w14:paraId="797DC76D" w14:textId="77777777" w:rsidR="001627C2" w:rsidRDefault="001627C2" w:rsidP="001627C2">
      <w:pPr>
        <w:jc w:val="both"/>
        <w:rPr>
          <w:rFonts w:ascii="Times New Roman" w:hAnsi="Times New Roman" w:cs="Times New Roman"/>
          <w:sz w:val="24"/>
          <w:szCs w:val="24"/>
        </w:rPr>
      </w:pPr>
      <w:r w:rsidRPr="00003E87">
        <w:rPr>
          <w:rFonts w:ascii="Times New Roman" w:hAnsi="Times New Roman" w:cs="Times New Roman"/>
          <w:sz w:val="24"/>
          <w:szCs w:val="24"/>
        </w:rPr>
        <w:t>Following familiarization with the papers that include evidence to aid in answering the review question, the next stage is to identify and extract important data from each particular research as a consequence of the screening and selection process. The process of extracting important data from the included articles and storing it in a single format—usually a data extraction provided in data tables—is known as data extraction. Both descriptively and analytically, this process of collecting and presenting significant facts makes meaning of the data.</w:t>
      </w:r>
      <w:r>
        <w:rPr>
          <w:rFonts w:ascii="Times New Roman" w:hAnsi="Times New Roman" w:cs="Times New Roman"/>
          <w:sz w:val="24"/>
          <w:szCs w:val="24"/>
        </w:rPr>
        <w:t xml:space="preserve"> Data extraction of this study takes place after the quality assessment of the included studies has been carried out. It is done to exclude poor-quality studies from the review. It saves time by preventing needless extraction of unrequired data but it can also reduce bias (Boland, et.al., 2017). </w:t>
      </w:r>
      <w:r w:rsidRPr="00057D84">
        <w:rPr>
          <w:rFonts w:ascii="Times New Roman" w:hAnsi="Times New Roman" w:cs="Times New Roman"/>
          <w:sz w:val="24"/>
          <w:szCs w:val="24"/>
        </w:rPr>
        <w:t>This research likewise followed Boland's main procedures for data extraction (2017: 169). The first step is to figure out what data will be extracted. In this phase, the researchers construct a list of all data that will be used to summarize, explain, and analyze the findings of the studies that have been included, both individually and as a group. It was possible to get a feel of the data inside the research by skimming-reading all of the published articles.</w:t>
      </w:r>
      <w:r w:rsidRPr="00052EEB">
        <w:t xml:space="preserve"> </w:t>
      </w:r>
      <w:r w:rsidRPr="00052EEB">
        <w:rPr>
          <w:rFonts w:ascii="Times New Roman" w:hAnsi="Times New Roman" w:cs="Times New Roman"/>
          <w:sz w:val="24"/>
          <w:szCs w:val="24"/>
        </w:rPr>
        <w:t>The second steps are to build and pilot the data extraction form or data extraction table(s). After deciding on the data that will be extracted, the next move is to put together data extraction form or data extraction table(s). The study prefer</w:t>
      </w:r>
      <w:r>
        <w:rPr>
          <w:rFonts w:ascii="Times New Roman" w:hAnsi="Times New Roman" w:cs="Times New Roman"/>
          <w:sz w:val="24"/>
          <w:szCs w:val="24"/>
        </w:rPr>
        <w:t>red</w:t>
      </w:r>
      <w:r w:rsidRPr="00052EEB">
        <w:rPr>
          <w:rFonts w:ascii="Times New Roman" w:hAnsi="Times New Roman" w:cs="Times New Roman"/>
          <w:sz w:val="24"/>
          <w:szCs w:val="24"/>
        </w:rPr>
        <w:t xml:space="preserve"> to store the extracted data by entering it straight into a table or series of tables.</w:t>
      </w:r>
      <w:r>
        <w:rPr>
          <w:rFonts w:ascii="Times New Roman" w:hAnsi="Times New Roman" w:cs="Times New Roman"/>
          <w:sz w:val="24"/>
          <w:szCs w:val="24"/>
        </w:rPr>
        <w:t xml:space="preserve"> </w:t>
      </w:r>
      <w:r w:rsidRPr="00052EEB">
        <w:rPr>
          <w:rFonts w:ascii="Times New Roman" w:hAnsi="Times New Roman" w:cs="Times New Roman"/>
          <w:sz w:val="24"/>
          <w:szCs w:val="24"/>
        </w:rPr>
        <w:t xml:space="preserve">The data extraction form or data extraction table </w:t>
      </w:r>
      <w:r w:rsidRPr="00052EEB">
        <w:rPr>
          <w:rFonts w:ascii="Times New Roman" w:hAnsi="Times New Roman" w:cs="Times New Roman"/>
          <w:sz w:val="24"/>
          <w:szCs w:val="24"/>
        </w:rPr>
        <w:lastRenderedPageBreak/>
        <w:t>is built and tested in the second stage (s). Following the decision on the data to be extracted, the following step is to create a data extraction form or table (s). The research likes to insert the retrieved data directly into a table or set of tables for storage. The purpose of a piloting exercise is to determine how simple it is to extract data and, second, to ensure that all relevant data is obtained.</w:t>
      </w:r>
      <w:r>
        <w:rPr>
          <w:rFonts w:ascii="Times New Roman" w:hAnsi="Times New Roman" w:cs="Times New Roman"/>
          <w:sz w:val="24"/>
          <w:szCs w:val="24"/>
        </w:rPr>
        <w:t xml:space="preserve"> </w:t>
      </w:r>
      <w:r w:rsidRPr="00052EEB">
        <w:rPr>
          <w:rFonts w:ascii="Times New Roman" w:hAnsi="Times New Roman" w:cs="Times New Roman"/>
          <w:sz w:val="24"/>
          <w:szCs w:val="24"/>
        </w:rPr>
        <w:t>Extraction of pertinent data is the third phase. The information was extracted electronically by copying and pasting pertinent bits or pieces of information into data extraction forms.</w:t>
      </w:r>
      <w:r>
        <w:rPr>
          <w:rFonts w:ascii="Times New Roman" w:hAnsi="Times New Roman" w:cs="Times New Roman"/>
          <w:sz w:val="24"/>
          <w:szCs w:val="24"/>
        </w:rPr>
        <w:t xml:space="preserve">  </w:t>
      </w:r>
      <w:r w:rsidRPr="00226661">
        <w:rPr>
          <w:rFonts w:ascii="Times New Roman" w:hAnsi="Times New Roman" w:cs="Times New Roman"/>
          <w:sz w:val="24"/>
          <w:szCs w:val="24"/>
        </w:rPr>
        <w:t>The fourth steps are to complete data tables. Tables containing titles and variables such as "research characteristics," "participant characteristics," and "study findings" are crucial for describing and summarizing the retrieved data.</w:t>
      </w:r>
    </w:p>
    <w:p w14:paraId="084C692E" w14:textId="36EEAE7A" w:rsidR="0095070E" w:rsidRPr="0095070E" w:rsidRDefault="0095070E" w:rsidP="0095070E">
      <w:pPr>
        <w:spacing w:line="240" w:lineRule="auto"/>
        <w:jc w:val="both"/>
        <w:rPr>
          <w:rFonts w:ascii="Times New Roman" w:hAnsi="Times New Roman" w:cs="Times New Roman"/>
          <w:b/>
          <w:iCs/>
          <w:sz w:val="24"/>
          <w:szCs w:val="24"/>
        </w:rPr>
      </w:pPr>
      <w:r w:rsidRPr="0095070E">
        <w:rPr>
          <w:rFonts w:ascii="Times New Roman" w:hAnsi="Times New Roman" w:cs="Times New Roman"/>
          <w:b/>
          <w:iCs/>
          <w:sz w:val="24"/>
          <w:szCs w:val="24"/>
        </w:rPr>
        <w:t xml:space="preserve"> </w:t>
      </w:r>
    </w:p>
    <w:p w14:paraId="22635BDA" w14:textId="6AB8FFB7" w:rsidR="00FE13F9" w:rsidRPr="00C414B5" w:rsidRDefault="00C414B5" w:rsidP="00C414B5">
      <w:pPr>
        <w:spacing w:after="0" w:line="240" w:lineRule="auto"/>
        <w:jc w:val="both"/>
        <w:rPr>
          <w:rFonts w:ascii="Times New Roman" w:hAnsi="Times New Roman" w:cs="Times New Roman"/>
          <w:b/>
          <w:sz w:val="24"/>
          <w:szCs w:val="24"/>
        </w:rPr>
      </w:pPr>
      <w:r w:rsidRPr="00C414B5">
        <w:rPr>
          <w:rFonts w:ascii="Times New Roman" w:hAnsi="Times New Roman" w:cs="Times New Roman"/>
          <w:b/>
          <w:sz w:val="24"/>
          <w:szCs w:val="24"/>
        </w:rPr>
        <w:t>FINDINGS AND DISCUSSIONS</w:t>
      </w:r>
    </w:p>
    <w:p w14:paraId="6AAD5D48" w14:textId="77777777" w:rsidR="003636B8" w:rsidRDefault="003636B8" w:rsidP="003636B8">
      <w:pPr>
        <w:tabs>
          <w:tab w:val="left" w:pos="810"/>
        </w:tabs>
        <w:jc w:val="both"/>
        <w:rPr>
          <w:rFonts w:ascii="Times New Roman" w:hAnsi="Times New Roman" w:cs="Times New Roman"/>
          <w:sz w:val="24"/>
          <w:szCs w:val="24"/>
        </w:rPr>
      </w:pPr>
      <w:r w:rsidRPr="00592E8C">
        <w:rPr>
          <w:rFonts w:ascii="Times New Roman" w:hAnsi="Times New Roman" w:cs="Times New Roman"/>
          <w:bCs/>
          <w:sz w:val="24"/>
          <w:szCs w:val="24"/>
        </w:rPr>
        <w:t xml:space="preserve">MALL has gained popularity in recent years, especially during the Covid-19 outbreak, which restricted students and teachers from having direct physical contact in the classroom. </w:t>
      </w:r>
      <w:r w:rsidRPr="001421A0">
        <w:rPr>
          <w:rFonts w:ascii="Times New Roman" w:hAnsi="Times New Roman" w:cs="Times New Roman"/>
          <w:bCs/>
          <w:sz w:val="24"/>
          <w:szCs w:val="24"/>
        </w:rPr>
        <w:t>Through MALL teaching and learning activities can still be carried out even though they are online</w:t>
      </w:r>
      <w:r>
        <w:rPr>
          <w:rFonts w:ascii="Times New Roman" w:hAnsi="Times New Roman" w:cs="Times New Roman"/>
          <w:bCs/>
          <w:sz w:val="24"/>
          <w:szCs w:val="24"/>
        </w:rPr>
        <w:t xml:space="preserve">. </w:t>
      </w:r>
      <w:r w:rsidRPr="001421A0">
        <w:rPr>
          <w:rFonts w:ascii="Times New Roman" w:hAnsi="Times New Roman" w:cs="Times New Roman"/>
          <w:bCs/>
          <w:sz w:val="24"/>
          <w:szCs w:val="24"/>
        </w:rPr>
        <w:t>MALL also broadens teachers' and students' perspectives on how to use technology effectively in the classroom.</w:t>
      </w:r>
      <w:r>
        <w:rPr>
          <w:rFonts w:ascii="Times New Roman" w:hAnsi="Times New Roman" w:cs="Times New Roman"/>
          <w:bCs/>
          <w:sz w:val="24"/>
          <w:szCs w:val="24"/>
        </w:rPr>
        <w:t xml:space="preserve"> </w:t>
      </w:r>
      <w:r w:rsidRPr="00592E8C">
        <w:rPr>
          <w:rFonts w:ascii="Times New Roman" w:hAnsi="Times New Roman" w:cs="Times New Roman"/>
          <w:bCs/>
          <w:sz w:val="24"/>
          <w:szCs w:val="24"/>
        </w:rPr>
        <w:t xml:space="preserve">It makes a substantial contribution to the teaching and learning process, as students are increasingly seeking out the benefits of technology in the classroom, particularly mobile devices, because they are dissatisfied with the traditional way of instruction. </w:t>
      </w:r>
      <w:r>
        <w:rPr>
          <w:rFonts w:ascii="Times New Roman" w:hAnsi="Times New Roman" w:cs="Times New Roman"/>
          <w:bCs/>
          <w:sz w:val="24"/>
          <w:szCs w:val="24"/>
        </w:rPr>
        <w:t xml:space="preserve">This article tried to review </w:t>
      </w:r>
      <w:r w:rsidRPr="00592E8C">
        <w:rPr>
          <w:rFonts w:ascii="Times New Roman" w:hAnsi="Times New Roman" w:cs="Times New Roman"/>
          <w:bCs/>
          <w:sz w:val="24"/>
          <w:szCs w:val="24"/>
        </w:rPr>
        <w:t xml:space="preserve">numerous </w:t>
      </w:r>
      <w:r>
        <w:rPr>
          <w:rFonts w:ascii="Times New Roman" w:hAnsi="Times New Roman" w:cs="Times New Roman"/>
          <w:bCs/>
          <w:sz w:val="24"/>
          <w:szCs w:val="24"/>
        </w:rPr>
        <w:t>studies on</w:t>
      </w:r>
      <w:r w:rsidRPr="00592E8C">
        <w:rPr>
          <w:rFonts w:ascii="Times New Roman" w:hAnsi="Times New Roman" w:cs="Times New Roman"/>
          <w:bCs/>
          <w:sz w:val="24"/>
          <w:szCs w:val="24"/>
        </w:rPr>
        <w:t xml:space="preserve"> MALL in </w:t>
      </w:r>
      <w:r>
        <w:rPr>
          <w:rFonts w:ascii="Times New Roman" w:hAnsi="Times New Roman" w:cs="Times New Roman"/>
          <w:bCs/>
          <w:sz w:val="24"/>
          <w:szCs w:val="24"/>
        </w:rPr>
        <w:t>ELT</w:t>
      </w:r>
      <w:r w:rsidRPr="00592E8C">
        <w:rPr>
          <w:rFonts w:ascii="Times New Roman" w:hAnsi="Times New Roman" w:cs="Times New Roman"/>
          <w:bCs/>
          <w:sz w:val="24"/>
          <w:szCs w:val="24"/>
        </w:rPr>
        <w:t xml:space="preserve">. </w:t>
      </w:r>
      <w:r w:rsidRPr="00A36EBE">
        <w:rPr>
          <w:rFonts w:ascii="Times New Roman" w:hAnsi="Times New Roman" w:cs="Times New Roman"/>
          <w:sz w:val="24"/>
          <w:szCs w:val="24"/>
        </w:rPr>
        <w:t>The results of studi</w:t>
      </w:r>
      <w:r>
        <w:rPr>
          <w:rFonts w:ascii="Times New Roman" w:hAnsi="Times New Roman" w:cs="Times New Roman"/>
          <w:sz w:val="24"/>
          <w:szCs w:val="24"/>
        </w:rPr>
        <w:t xml:space="preserve">es </w:t>
      </w:r>
      <w:r w:rsidRPr="00A36EBE">
        <w:rPr>
          <w:rFonts w:ascii="Times New Roman" w:hAnsi="Times New Roman" w:cs="Times New Roman"/>
          <w:sz w:val="24"/>
          <w:szCs w:val="24"/>
        </w:rPr>
        <w:t xml:space="preserve">can be divided into </w:t>
      </w:r>
      <w:r>
        <w:rPr>
          <w:rFonts w:ascii="Times New Roman" w:hAnsi="Times New Roman" w:cs="Times New Roman"/>
          <w:sz w:val="24"/>
          <w:szCs w:val="24"/>
        </w:rPr>
        <w:t>4</w:t>
      </w:r>
      <w:r w:rsidRPr="00A36EBE">
        <w:rPr>
          <w:rFonts w:ascii="Times New Roman" w:hAnsi="Times New Roman" w:cs="Times New Roman"/>
          <w:sz w:val="24"/>
          <w:szCs w:val="24"/>
        </w:rPr>
        <w:t xml:space="preserve"> categories</w:t>
      </w:r>
      <w:r>
        <w:rPr>
          <w:rFonts w:ascii="Times New Roman" w:hAnsi="Times New Roman" w:cs="Times New Roman"/>
          <w:sz w:val="24"/>
          <w:szCs w:val="24"/>
        </w:rPr>
        <w:t xml:space="preserve">: the efficacy of integrating MALL in ELT, perception on MALL in ELT, issues and challenges in using MALL, and </w:t>
      </w:r>
      <w:r w:rsidRPr="006E3E07">
        <w:rPr>
          <w:rFonts w:ascii="Times New Roman" w:hAnsi="Times New Roman" w:cs="Times New Roman"/>
          <w:sz w:val="24"/>
          <w:szCs w:val="24"/>
        </w:rPr>
        <w:t>pedagogical implications for future research on teaching English using MALL.</w:t>
      </w:r>
      <w:r>
        <w:rPr>
          <w:rFonts w:ascii="Times New Roman" w:hAnsi="Times New Roman" w:cs="Times New Roman"/>
          <w:sz w:val="24"/>
          <w:szCs w:val="24"/>
        </w:rPr>
        <w:t xml:space="preserve"> </w:t>
      </w:r>
    </w:p>
    <w:p w14:paraId="7AA998E5" w14:textId="77777777" w:rsidR="00FE13F9" w:rsidRPr="001C24A7" w:rsidRDefault="00FE13F9" w:rsidP="00FE13F9">
      <w:pPr>
        <w:spacing w:after="0" w:line="240" w:lineRule="auto"/>
        <w:jc w:val="both"/>
        <w:rPr>
          <w:rFonts w:ascii="Times New Roman" w:hAnsi="Times New Roman" w:cs="Times New Roman"/>
          <w:sz w:val="24"/>
          <w:szCs w:val="24"/>
        </w:rPr>
      </w:pPr>
    </w:p>
    <w:p w14:paraId="575B935C" w14:textId="478272CC" w:rsidR="00FE13F9" w:rsidRDefault="009501F2" w:rsidP="00FE13F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3636B8">
        <w:rPr>
          <w:rFonts w:ascii="Times New Roman" w:hAnsi="Times New Roman" w:cs="Times New Roman"/>
          <w:b/>
          <w:sz w:val="24"/>
          <w:szCs w:val="24"/>
        </w:rPr>
        <w:t>The Efficacy of Integrating MALL in ELT</w:t>
      </w:r>
    </w:p>
    <w:p w14:paraId="4C72D781" w14:textId="77777777" w:rsidR="006373E6" w:rsidRPr="006373E6" w:rsidRDefault="006373E6" w:rsidP="006373E6">
      <w:pPr>
        <w:shd w:val="clear" w:color="auto" w:fill="FFFFFF"/>
        <w:tabs>
          <w:tab w:val="left" w:pos="3195"/>
          <w:tab w:val="left" w:pos="4273"/>
        </w:tabs>
        <w:jc w:val="both"/>
        <w:rPr>
          <w:rFonts w:ascii="Times New Roman" w:eastAsia="Calibri" w:hAnsi="Times New Roman" w:cs="Times New Roman"/>
          <w:sz w:val="24"/>
          <w:szCs w:val="24"/>
          <w:lang w:eastAsia="en-US"/>
        </w:rPr>
      </w:pPr>
      <w:r>
        <w:rPr>
          <w:rFonts w:ascii="Times New Roman" w:hAnsi="Times New Roman" w:cs="Times New Roman"/>
          <w:bCs/>
          <w:sz w:val="24"/>
          <w:szCs w:val="24"/>
        </w:rPr>
        <w:t xml:space="preserve">This category </w:t>
      </w:r>
      <w:r w:rsidRPr="00B6507B">
        <w:rPr>
          <w:rFonts w:ascii="Times New Roman" w:hAnsi="Times New Roman" w:cs="Times New Roman"/>
          <w:sz w:val="24"/>
          <w:szCs w:val="24"/>
        </w:rPr>
        <w:t xml:space="preserve">is examined in detail in light of the most frequently </w:t>
      </w:r>
      <w:r>
        <w:rPr>
          <w:rFonts w:ascii="Times New Roman" w:hAnsi="Times New Roman" w:cs="Times New Roman"/>
          <w:sz w:val="24"/>
          <w:szCs w:val="24"/>
        </w:rPr>
        <w:t xml:space="preserve">emerged </w:t>
      </w:r>
      <w:r w:rsidRPr="00B6507B">
        <w:rPr>
          <w:rFonts w:ascii="Times New Roman" w:hAnsi="Times New Roman" w:cs="Times New Roman"/>
          <w:sz w:val="24"/>
          <w:szCs w:val="24"/>
        </w:rPr>
        <w:t xml:space="preserve">from the </w:t>
      </w:r>
      <w:r>
        <w:rPr>
          <w:rFonts w:ascii="Times New Roman" w:hAnsi="Times New Roman" w:cs="Times New Roman"/>
          <w:sz w:val="24"/>
          <w:szCs w:val="24"/>
        </w:rPr>
        <w:t xml:space="preserve">44 </w:t>
      </w:r>
      <w:r w:rsidRPr="00B6507B">
        <w:rPr>
          <w:rFonts w:ascii="Times New Roman" w:hAnsi="Times New Roman" w:cs="Times New Roman"/>
          <w:sz w:val="24"/>
          <w:szCs w:val="24"/>
        </w:rPr>
        <w:t xml:space="preserve">publications' findings </w:t>
      </w:r>
      <w:r>
        <w:rPr>
          <w:rFonts w:ascii="Times New Roman" w:hAnsi="Times New Roman" w:cs="Times New Roman"/>
          <w:sz w:val="24"/>
          <w:szCs w:val="24"/>
        </w:rPr>
        <w:t>on the efficacy of integrating MALL in ELT</w:t>
      </w:r>
      <w:r w:rsidRPr="00B6507B">
        <w:rPr>
          <w:rFonts w:ascii="Times New Roman" w:hAnsi="Times New Roman" w:cs="Times New Roman"/>
          <w:sz w:val="24"/>
          <w:szCs w:val="24"/>
        </w:rPr>
        <w:t>.</w:t>
      </w:r>
      <w:r>
        <w:rPr>
          <w:rFonts w:ascii="Times New Roman" w:hAnsi="Times New Roman" w:cs="Times New Roman"/>
          <w:sz w:val="24"/>
          <w:szCs w:val="24"/>
        </w:rPr>
        <w:t xml:space="preserve"> </w:t>
      </w:r>
      <w:r w:rsidRPr="006373E6">
        <w:rPr>
          <w:rFonts w:ascii="Times New Roman" w:eastAsia="Calibri" w:hAnsi="Times New Roman" w:cs="Times New Roman"/>
          <w:sz w:val="24"/>
          <w:szCs w:val="24"/>
          <w:lang w:eastAsia="en-US"/>
        </w:rPr>
        <w:t xml:space="preserve">From previous findings of 22 publications found that MALL is effective tool for learning English language.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author":[{"dropping-particle":"","family":"Ali","given":"Mooneeb","non-dropping-particle":"","parse-names":false,"suffix":""},{"dropping-particle":"","family":"Mahmood","given":"Muhammad Asim","non-dropping-particle":"","parse-names":false,"suffix":""},{"dropping-particle":"","family":"Ali","given":"Muhammad Mooneeb","non-dropping-particle":"","parse-names":false,"suffix":""},{"dropping-particle":"","family":"Mahmood","given":"Muhammad Asim","non-dropping-particle":"","parse-names":false,"suffix":""},{"dropping-particle":"","family":"Yasmeen","given":"Tayyaba","non-dropping-particle":"","parse-names":false,"suffix":""}],"id":"ITEM-1","issue":"9","issued":{"date-parts":[["2020"]]},"page":"9787-9807","title":"\" Exploring the efficacy of Mobile Assisted Language learning amongst Pakistani ESL learners : An attitudinal Study \"","type":"article-journal","volume":"17"},"uris":["http://www.mendeley.com/documents/?uuid=d6024d72-88b9-438f-9cba-ec317d657c98","http://www.mendeley.com/documents/?uuid=7ac2daff-ad63-4bda-880f-f7dfae881d26"]}],"mendeley":{"formattedCitation":"(Ali et al., 2020)","manualFormatting":"Ali et al., 2020","plainTextFormattedCitation":"(Ali et al., 2020)","previouslyFormattedCitation":"(Ali et al., 2020)"},"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Ali et al., 2020</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in their research indicated that Pakistani students embrace the trend of the use MALL and are energized, positive, and happy about utilizing mobile phones for educational reasons both in and out of the classroom.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31703/glr.2020(v-i).19","ISSN":"26633299","abstract":"The main aim and objective of this study is to understand the effectiveness of MALL during Covid-19 in the Pakistani context through the insights gathered from the views of EFL learners at the higher education level. The theoretical framework employed in the research is the Technology Acceptance Model (TAM) proposed by Davis (1986). The framework employed in the study is of TAM; its two factors were mainly focused, which are perceived usefulness (PU) and perceived ease of use (PEOU). The purpose of this model in the paper is to understand the behavior and attitude of the learners towards mobile technology. This research is mixed in its nature as it encompasses both qualitative and quantitative research designs. The data have been gathered from fifty students of the undergraduate and postgraduate level of English Department at the Women University Multan. The results of the study have revealed that the factors of PEOU and PU have been found to be working in this study as the learners’ views about the smartphones indicate it.","author":[{"dropping-particle":"","family":"Yasmin Khan","given":"Mamona","non-dropping-particle":"","parse-names":false,"suffix":""},{"dropping-particle":"","family":"Tufail","given":"Huda","non-dropping-particle":"","parse-names":false,"suffix":""}],"container-title":"Global Language Review","id":"ITEM-1","issue":"I","issued":{"date-parts":[["2020"]]},"page":"175-185","title":"An Investigation into the Effectiveness of MALL during COVID-19 at the Higher Education in Pakistani EFL Classrooms","type":"article-journal","volume":"V"},"uris":["http://www.mendeley.com/documents/?uuid=57f3c391-4d57-4658-bbe2-4cf971017f69","http://www.mendeley.com/documents/?uuid=306cd8c5-3206-431d-8039-4eb5a6bdda18"]}],"mendeley":{"formattedCitation":"(Yasmin Khan &amp; Tufail, 2020)","manualFormatting":"Yasmin Khan &amp; Tufail, 2020","plainTextFormattedCitation":"(Yasmin Khan &amp; Tufail, 2020)","previouslyFormattedCitation":"(Yasmin Khan &amp; Tufail, 2020)"},"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Yasmin Khan &amp; Tufail, 2020</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stated that the elements of PEOU and PU of MALL are operating in this study, as seen by the learners' perspectives on cell phones. While, the finding from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33541/jet.v5i1.959","ISSN":"2087-9628","abstract":"Innovation in Language Teaching Methodology should address the needs and demands of the 21st century learners and the birth of Mobile Aided Language Learning created abundant possibilities for the field of language education. This study investigates the effect of the Mobile Application: Moodle in teaching ESL learners. A quasiexperimental research with 100 respondents in Junior High School at Rizal Technological University-Laboratory High School of the Academic Year 2017-2018. The research data were gathered from the pre-test and post-test results during the betatesting activity and Focus Group Discussion conducted among the experimental set during the 4th grading period. Experimental Set used the Mobile Application: Moodle in their daily classroom discussion and activity tasks. Results shows that there is an increase with the performance of the Experimental Group compared to the Controlled Group test results. Also, the students in the experimental set express positive feedback about the integration of Mobile App in teaching and learning process. The study suggests that with further research and development of the program, it will enhance the possibility of MALL acquisition in teaching ESL Keywords: mobile aided language learning (MALL); e-learning; m-learning; mobile applications","author":[{"dropping-particle":"","family":"Mengorio","given":"Trixie Mae","non-dropping-particle":"","parse-names":false,"suffix":""},{"dropping-particle":"","family":"Dumlao","given":"Remart","non-dropping-particle":"","parse-names":false,"suffix":""}],"container-title":"JET (Journal of English Teaching)","id":"ITEM-1","issue":"1","issued":{"date-parts":[["2019"]]},"page":"50","title":"The Effect of Integrating Mobile Application in Language Learning: An Experimental Study","type":"article-journal","volume":"5"},"uris":["http://www.mendeley.com/documents/?uuid=334b1b84-d21f-4690-ad7c-6750bfdfa246","http://www.mendeley.com/documents/?uuid=549ac5c5-8ac3-463f-be09-b99d0afd70ad"]}],"mendeley":{"formattedCitation":"(Mengorio &amp; Dumlao, 2019)","manualFormatting":"Mengorio &amp; Dumlao, 2019","plainTextFormattedCitation":"(Mengorio &amp; Dumlao, 2019)","previouslyFormattedCitation":"(Mengorio &amp; Dumlao, 2019)"},"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Mengorio &amp; Dumlao, 2019</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specified an improvement in the experimental Group's performance when compared to the Controlled Group's test scores in their research. Additionally, the experimental set's students report positive sentiments about the integration of the Mobile App into the teaching and learning process. In line with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1080/09588221.2019.1569067","ISSN":"17443210","abstract":"Successful second language learning can be seen as occurring in two arenas; the exposure and learning which occurs, under the guidance of a formal education setting, under the guidance of an instructor and that which occurs informally, under the guidance of the learner or incidentally as the learner pursues other activities. As smartphones have become more available and affordable, educators and learners have looked at the potential these devices offer to extend language learning opportunities beyond the classroom. This study looked at how university English language learners engaged in student-led communicative tasks on an Multimedia Messaging Systems platform accessed through their smartphones. In designing the study, I took an interactionist perspective and used sociocultural theory as an analytical tool in my analysis. The results showed that learners successfully engaged in these tasks and that they found them useful as language learning activities. Although there was a low level of negotiation of meaning between peers, the participants were heavily involved in using affordances on their smartphones to help them engage in the tasks.","author":[{"dropping-particle":"","family":"Wrigglesworth","given":"Jonathan","non-dropping-particle":"","parse-names":false,"suffix":""}],"container-title":"Computer Assisted Language Learning","id":"ITEM-1","issue":"4","issued":{"date-parts":[["2020"]]},"page":"413-434","publisher":"Routledge","title":"Using smartphones to extend interaction beyond the EFL classroom","type":"article-journal","volume":"33"},"uris":["http://www.mendeley.com/documents/?uuid=7bba7cb5-ab2f-4562-b8be-716f3ce6a2ed","http://www.mendeley.com/documents/?uuid=ba9c9968-1996-4423-b0c5-844e9c55c3de"]}],"mendeley":{"formattedCitation":"(Wrigglesworth, 2020)","manualFormatting":"Wrigglesworth, (2020","plainTextFormattedCitation":"(Wrigglesworth, 2020)","previouslyFormattedCitation":"(Wrigglesworth, 2020)"},"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Wrigglesworth, (2020</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he reported that that students completed these tasks satisfactorily and regarded smartphones beneficial as language learning activities and they actively engaged in utilizing affordances on their smartphones to aid in task engagement. Mall application also can assist students in studying and comprehending English Intensive Course (EIC)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22146/jnteti.v7i1.397","ISSN":"2301-4156","abstract":"This paper aims to develop a mobile-assisted language learning (MALL) application for English intensive course (EIC) using user centered design method. This method consists of four steps: 1) specify context of use; 2) specify user and organizational requirements; 3) …","author":[{"dropping-particle":"","family":"Rohandi","given":"Manda","non-dropping-particle":"","parse-names":false,"suffix":""},{"dropping-particle":"","family":"Husain","given":"Nurlaila","non-dropping-particle":"","parse-names":false,"suffix":""},{"dropping-particle":"","family":"Bay","given":"Indri W.","non-dropping-particle":"","parse-names":false,"suffix":""}],"container-title":"Jurnal Nasional Teknik Elektro dan Teknologi Informasi (JNTETI)","id":"ITEM-1","issue":"1","issued":{"date-parts":[["2018"]]},"title":"Pengembangan Mobile-Assisted Language Learning Menggunakan User Centered Design","type":"article-journal","volume":"7"},"uris":["http://www.mendeley.com/documents/?uuid=0be50b7e-1e7c-4ce3-b5ab-6eed7d0b8c96","http://www.mendeley.com/documents/?uuid=f7a822b8-6ecd-44ff-924b-16b582f02620"]}],"mendeley":{"formattedCitation":"(Rohandi et al., 2018)","plainTextFormattedCitation":"(Rohandi et al., 2018)","previouslyFormattedCitation":"(Rohandi et al., 2018)"},"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Rohandi et al., 2018)</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In addition,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4108/eai.25-9-2018.155646","ISSN":"2032-9253","abstract":"Accordingly, MALL has emerged as a potential tool in teaching English as a foreign language (EFL) [5]. College English, an integral part of higher education, is a required general education course to teach undergraduates English as a foreign language (EFL) in universities of China. According to the College English Curriculum Requirements published in 2007, the extensive use of advanced information technology should be encouraged, computer-and Web-based courses should be developed, and students should be provided with favourable environment and facilities for language learning. The 2007 policy further advocates that new pedagogical models should be built for the use of technology, so that English language teaching and learning can be free from the constraints of time or place and geared towards students' individualized and autonomous learning. The new pedagogical model should be built on the principles of practicality, taking students' knowledge and interests into consideration, and thus placing students in the centre of learning. WeChat (pinyin: Wēixìn; literally: \"micro-message\") , as a multipurpose messaging and social media app used mainly in China , is a powerful app that incorporates the features of Facebook, Instagram, Skype, and Twitter. WeChat was first released in 2011. By 2018 it was one of","author":[{"dropping-particle":"","family":"Guo","given":"Min","non-dropping-particle":"","parse-names":false,"suffix":""},{"dropping-particle":"","family":"Wang","given":"Minjuan","non-dropping-particle":"","parse-names":false,"suffix":""}],"container-title":"EAI Endorsed Transactions on e-Learning","id":"ITEM-1","issue":"17","issued":{"date-parts":[["2018"]]},"page":"155646","title":"Integrating WeChat-based Mobile-Assisted Language Learning into College English Teaching","type":"article-journal","volume":"5"},"uris":["http://www.mendeley.com/documents/?uuid=e05cde3b-cddd-4bae-b67c-d7e209d01aad","http://www.mendeley.com/documents/?uuid=1c4b08c6-5399-4020-a3a4-59f70ea3a843"]}],"mendeley":{"formattedCitation":"(Guo &amp; Wang, 2018)","manualFormatting":"Guo &amp; Wang, (2018)","plainTextFormattedCitation":"(Guo &amp; Wang, 2018)","previouslyFormattedCitation":"(Guo &amp; Wang, 2018)"},"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Guo &amp; Wang, (2018)</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discovered that majority of college students enjoy learning English on mobile devices. Also, The review's findings of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1177/0735633117715748","ISSN":"15414140","abstract":"Mobile devices have become widely used in K-12 education settings for teaching diverse students. We comprehensively reviewed 11 studies published between 2005 and 2016 that examined the use of mobile devices for teaching K-12th grade English language learner students in the United States. We also examined the methodological quality of the studies. Results of the review indicated promising effects from using mobile devices for teaching K-12th grade students who are learning English. Using the devices for instruction led to improved learning, self-efficacy, and engagement and increased students’ time with the academic content. Results of the review also indicated that additional studies are needed with improved methodological quality. We discussed directions for future research and implications for practice.","author":[{"dropping-particle":"","family":"Ok","given":"Min Wook","non-dropping-particle":"","parse-names":false,"suffix":""},{"dropping-particle":"","family":"Ratliffe","given":"Katherine T.","non-dropping-particle":"","parse-names":false,"suffix":""}],"container-title":"Journal of Educational Computing Research","id":"ITEM-1","issue":"4","issued":{"date-parts":[["2018"]]},"page":"538-562","title":"Use of Mobile Devices for English Language Learner Students in the United States: A Research Synthesis","type":"article-journal","volume":"56"},"uris":["http://www.mendeley.com/documents/?uuid=b7045330-dcc5-484f-86e8-ce24b6fde163","http://www.mendeley.com/documents/?uuid=79fb43e3-92de-44a3-8ff7-112ba10813de"]}],"mendeley":{"formattedCitation":"(Ok &amp; Ratliffe, 2018)","manualFormatting":"Ok &amp; Ratliffe, (2018)","plainTextFormattedCitation":"(Ok &amp; Ratliffe, 2018)","previouslyFormattedCitation":"(Ok &amp; Ratliffe, 2018)"},"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Ok &amp; Ratliffe, (2018)</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suggested that employing mobile devices to teach English to K-12th grade students has promising results. Students' learning, self-efficacy, and </w:t>
      </w:r>
      <w:r w:rsidRPr="006373E6">
        <w:rPr>
          <w:rFonts w:ascii="Times New Roman" w:eastAsia="Calibri" w:hAnsi="Times New Roman" w:cs="Times New Roman"/>
          <w:sz w:val="24"/>
          <w:szCs w:val="24"/>
          <w:lang w:eastAsia="en-US"/>
        </w:rPr>
        <w:lastRenderedPageBreak/>
        <w:t>engagement improved as a result of using the devices for instruction, and they spent more time with the academic content.</w:t>
      </w:r>
    </w:p>
    <w:p w14:paraId="65950A45" w14:textId="77777777" w:rsidR="006373E6" w:rsidRPr="006373E6" w:rsidRDefault="006373E6" w:rsidP="006373E6">
      <w:pPr>
        <w:shd w:val="clear" w:color="auto" w:fill="FFFFFF"/>
        <w:tabs>
          <w:tab w:val="left" w:pos="3195"/>
          <w:tab w:val="left" w:pos="4273"/>
        </w:tabs>
        <w:jc w:val="both"/>
        <w:rPr>
          <w:rFonts w:ascii="Times New Roman" w:eastAsia="Calibri" w:hAnsi="Times New Roman" w:cs="Times New Roman"/>
          <w:sz w:val="24"/>
          <w:szCs w:val="24"/>
          <w:lang w:eastAsia="en-US"/>
        </w:rPr>
      </w:pPr>
      <w:r w:rsidRPr="006373E6">
        <w:rPr>
          <w:rFonts w:ascii="Times New Roman" w:eastAsia="Calibri" w:hAnsi="Times New Roman" w:cs="Times New Roman"/>
          <w:sz w:val="24"/>
          <w:szCs w:val="24"/>
          <w:lang w:eastAsia="en-US"/>
        </w:rPr>
        <w:t xml:space="preserve">Specifically, in language skills as well as language components,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1177/0033688219895335","author":[{"dropping-particle":"","family":"Wu","given":"Junjie Gavin","non-dropping-particle":"","parse-names":false,"suffix":""},{"dropping-particle":"","family":"Miller","given":"Lindsay","non-dropping-particle":"","parse-names":false,"suffix":""}],"id":"ITEM-1","issued":{"date-parts":[["2020"]]},"title":"Improving English Learners ’ Speaking through Mobile- assisted Peer Feedback","type":"article-journal"},"uris":["http://www.mendeley.com/documents/?uuid=1cc70bc6-2082-4a55-8661-6b73d245bf71","http://www.mendeley.com/documents/?uuid=c74100af-77c7-41c1-806c-6000a82298f8"]}],"mendeley":{"formattedCitation":"(Wu &amp; Miller, 2020)","plainTextFormattedCitation":"(Wu &amp; Miller, 2020)","previouslyFormattedCitation":"(Wu &amp; Miller, 2020)"},"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Wu &amp; Miller, 2020)</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reported in their case study about improving English learners’ speaking through Mobile-Assisted Peer Feedback. The app used was user-friendly for both students and teachers. Additionally, integrating students in peer feedback enabled them to take on the role as knowledge creators (the evaluator) rather than relying solely on teacher evaluation (Wu and Miller, in press). This enabled students to alter their personalities and become more active participants in their speaking tasks.</w:t>
      </w:r>
    </w:p>
    <w:p w14:paraId="5304526A" w14:textId="4309AF2F" w:rsidR="006373E6" w:rsidRDefault="006373E6" w:rsidP="006373E6">
      <w:pPr>
        <w:jc w:val="both"/>
        <w:rPr>
          <w:rFonts w:ascii="Times New Roman" w:eastAsia="Calibri" w:hAnsi="Times New Roman" w:cs="Times New Roman"/>
          <w:sz w:val="24"/>
          <w:szCs w:val="24"/>
          <w:lang w:eastAsia="en-US"/>
        </w:rPr>
      </w:pPr>
      <w:r w:rsidRPr="006373E6">
        <w:rPr>
          <w:rFonts w:ascii="Times New Roman" w:eastAsia="Calibri" w:hAnsi="Times New Roman" w:cs="Times New Roman"/>
          <w:sz w:val="24"/>
          <w:szCs w:val="24"/>
          <w:lang w:eastAsia="en-US"/>
        </w:rPr>
        <w:t xml:space="preserve">The efficacy of MALL in teaching writing also stated from some findings, as reported by Chen et at., 2017 and Jian &amp; Jun, 2020.  The usage of mobile technology (employing iPads and a digital handwriting app) improved </w:t>
      </w:r>
      <w:proofErr w:type="spellStart"/>
      <w:r w:rsidRPr="006373E6">
        <w:rPr>
          <w:rFonts w:ascii="Times New Roman" w:eastAsia="Calibri" w:hAnsi="Times New Roman" w:cs="Times New Roman"/>
          <w:sz w:val="24"/>
          <w:szCs w:val="24"/>
          <w:lang w:eastAsia="en-US"/>
        </w:rPr>
        <w:t>ELLs'</w:t>
      </w:r>
      <w:proofErr w:type="spellEnd"/>
      <w:r w:rsidRPr="006373E6">
        <w:rPr>
          <w:rFonts w:ascii="Times New Roman" w:eastAsia="Calibri" w:hAnsi="Times New Roman" w:cs="Times New Roman"/>
          <w:sz w:val="24"/>
          <w:szCs w:val="24"/>
          <w:lang w:eastAsia="en-US"/>
        </w:rPr>
        <w:t xml:space="preserve"> learning motivation and the quality of their narrative writing abilities. In addition, the employing iPads and a digital handwriting app to scaffold young </w:t>
      </w:r>
      <w:proofErr w:type="spellStart"/>
      <w:r w:rsidRPr="006373E6">
        <w:rPr>
          <w:rFonts w:ascii="Times New Roman" w:eastAsia="Calibri" w:hAnsi="Times New Roman" w:cs="Times New Roman"/>
          <w:sz w:val="24"/>
          <w:szCs w:val="24"/>
          <w:lang w:eastAsia="en-US"/>
        </w:rPr>
        <w:t>ELLs'</w:t>
      </w:r>
      <w:proofErr w:type="spellEnd"/>
      <w:r w:rsidRPr="006373E6">
        <w:rPr>
          <w:rFonts w:ascii="Times New Roman" w:eastAsia="Calibri" w:hAnsi="Times New Roman" w:cs="Times New Roman"/>
          <w:sz w:val="24"/>
          <w:szCs w:val="24"/>
          <w:lang w:eastAsia="en-US"/>
        </w:rPr>
        <w:t xml:space="preserve"> narrative writing skills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ISSN":"10943501","abstract":"As a nation of immigrants with diverse cultures and nationalities, one of the most striking occurrences in the United States educational system is the rapidly increasing enrollment of English Language Learners (ELLs). In view of their multicultural backgrounds, the multiliteracies education of ELLs is intertwined with their diverse socioeconomic, cultural, linguistic, and ethnic backgrounds, as well as their technological experiences. This 4-week research implemented an instrumental case study approach using funds of knowledge (FoK; see González, Moll, &amp; Amanti, 2005) to explore the learning effects of scaffolding young ELLs' narrative writing skills through the use of tablet computers (iPads) and a digital handwriting app (Penultimate). Research findings showed that ELLs' learning motivation and quality of narrative writing abilities were enhanced through the use of this mobile technology. The culture-based writing topics based on FoK mirrored the ELLs' multicultural backgrounds and provided ELL teachers a creative way to incorporate students' prior knowledge into their English as second language learning through a culture-based instructional model. Parents also played a potential role in young ELLs' mobile-assisted language learning. Future studies should be directed toward extending multiliteracies curricula through FoK to actively engage ELLs in narrative writing activities through the use of emerging mobile technology.","author":[{"dropping-particle":"","family":"Chen","given":"Yan","non-dropping-particle":"","parse-names":false,"suffix":""},{"dropping-particle":"","family":"Carger","given":"Chris Liska","non-dropping-particle":"","parse-names":false,"suffix":""},{"dropping-particle":"","family":"Smith","given":"Thomas J.","non-dropping-particle":"","parse-names":false,"suffix":""}],"container-title":"Language Learning and Technology","id":"ITEM-1","issue":"1","issued":{"date-parts":[["2017"]]},"page":"28-41","title":"Mobile-assisted narrative writing practice for young english language learners from a funds of knowledge approach","type":"article-journal","volume":"21"},"uris":["http://www.mendeley.com/documents/?uuid=5dc5d321-f901-4f93-bf81-cfc20cec1f73","http://www.mendeley.com/documents/?uuid=741e9b32-065b-4aff-94cb-808c8405cd5d"]}],"mendeley":{"formattedCitation":"(Chen et al., 2017)","plainTextFormattedCitation":"(Chen et al., 2017)","previouslyFormattedCitation":"(Chen et al., 2017)"},"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Chen et al., 2017)</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Furthermore, Jian &amp; Jun, 2020 reported that providing explicit socializing activities to unfamiliar learners in mobile-assisted collaborative learning environments increased their social presence, facilitated their acquisition of complex cognitive skills such as EFL argument essay writing, and decreased their cognitive load during the learning process. Finally, according to the results of this comparison study from </w:t>
      </w:r>
      <w:r w:rsidRPr="006373E6">
        <w:rPr>
          <w:rFonts w:ascii="Times New Roman" w:eastAsia="Calibri" w:hAnsi="Times New Roman" w:cs="Times New Roman"/>
          <w:sz w:val="24"/>
          <w:szCs w:val="24"/>
          <w:lang w:eastAsia="en-US"/>
        </w:rPr>
        <w:fldChar w:fldCharType="begin" w:fldLock="1"/>
      </w:r>
      <w:r w:rsidRPr="006373E6">
        <w:rPr>
          <w:rFonts w:ascii="Times New Roman" w:eastAsia="Calibri" w:hAnsi="Times New Roman" w:cs="Times New Roman"/>
          <w:sz w:val="24"/>
          <w:szCs w:val="24"/>
          <w:lang w:eastAsia="en-US"/>
        </w:rPr>
        <w:instrText>ADDIN CSL_CITATION {"citationItems":[{"id":"ITEM-1","itemData":{"DOI":"10.3390/su13116328","ISBN":"9861615881","ISSN":"20711050","abstract":"In this comparative study, we investigated different influential factors of mobile-assisted language learning (MALL) for improving productive and receptive language learning skills. To do this, 100 scientific research papers were selected from the top and high-quality journals based on the implications of MALL in higher education language learning. Eight papers were selected according to the specific criteria to categorize the results based on language skills interpretation and technological concepts. Therefore, after thoroughly understanding proposed methodologies and comparing them properly, underlying assumptions about this phenomenon are elaborated, and holistic and sustainable solutions are provided to address this idea. The results of this analysis indicated that Mobile devices are being utilized extensively in developing countries, with vocabulary being the primary language learning area assisted by technology and yielding satisfactory results. According to the findings of this comparative study, LINE and WhatsApp would be of interest among university students to improve receptively (listening and reading) and productivity (writing and speaking), respectively. Moreover, the technology acceptance model (TAM) would be a prominent option for teachers to adapt their current and future educational programs instead of only in-person teaching to improve students’ learning quality.","author":[{"dropping-particle":"","family":"Mortazavi","given":"Mohsen","non-dropping-particle":"","parse-names":false,"suffix":""},{"dropping-particle":"","family":"Nasution","given":"Mahyuddin K.M.","non-dropping-particle":"","parse-names":false,"suffix":""},{"dropping-particle":"","family":"Abdolahzadeh","given":"Foad","non-dropping-particle":"","parse-names":false,"suffix":""},{"dropping-particle":"","family":"Behroozi","given":"Mojtaba","non-dropping-particle":"","parse-names":false,"suffix":""},{"dropping-particle":"","family":"Davarpanah","given":"Afshin","non-dropping-particle":"","parse-names":false,"suffix":""}],"container-title":"Sustainability (Switzerland)","id":"ITEM-1","issue":"11","issued":{"date-parts":[["2021"]]},"title":"Sustainable learning environment by mobile-assisted language learning methods on the improvement of productive and receptive foreign language skills: A comparative study for asian universities","type":"article-journal","volume":"13"},"uris":["http://www.mendeley.com/documents/?uuid=c060caba-e1f6-47fa-abc0-20aba8b5f506","http://www.mendeley.com/documents/?uuid=7302429c-7014-440c-9b5b-d5bac0665908"]}],"mendeley":{"formattedCitation":"(Mortazavi et al., 2021)","manualFormatting":"Mortazavi et al., (2021)","plainTextFormattedCitation":"(Mortazavi et al., 2021)","previouslyFormattedCitation":"(Mortazavi et al., 2021)"},"properties":{"noteIndex":0},"schema":"https://github.com/citation-style-language/schema/raw/master/csl-citation.json"}</w:instrText>
      </w:r>
      <w:r w:rsidRPr="006373E6">
        <w:rPr>
          <w:rFonts w:ascii="Times New Roman" w:eastAsia="Calibri" w:hAnsi="Times New Roman" w:cs="Times New Roman"/>
          <w:sz w:val="24"/>
          <w:szCs w:val="24"/>
          <w:lang w:eastAsia="en-US"/>
        </w:rPr>
        <w:fldChar w:fldCharType="separate"/>
      </w:r>
      <w:r w:rsidRPr="006373E6">
        <w:rPr>
          <w:rFonts w:ascii="Times New Roman" w:eastAsia="Calibri" w:hAnsi="Times New Roman" w:cs="Times New Roman"/>
          <w:noProof/>
          <w:sz w:val="24"/>
          <w:szCs w:val="24"/>
          <w:lang w:eastAsia="en-US"/>
        </w:rPr>
        <w:t>Mortazavi et al., (2021)</w:t>
      </w:r>
      <w:r w:rsidRPr="006373E6">
        <w:rPr>
          <w:rFonts w:ascii="Times New Roman" w:eastAsia="Calibri" w:hAnsi="Times New Roman" w:cs="Times New Roman"/>
          <w:sz w:val="24"/>
          <w:szCs w:val="24"/>
          <w:lang w:eastAsia="en-US"/>
        </w:rPr>
        <w:fldChar w:fldCharType="end"/>
      </w:r>
      <w:r w:rsidRPr="006373E6">
        <w:rPr>
          <w:rFonts w:ascii="Times New Roman" w:eastAsia="Calibri" w:hAnsi="Times New Roman" w:cs="Times New Roman"/>
          <w:sz w:val="24"/>
          <w:szCs w:val="24"/>
          <w:lang w:eastAsia="en-US"/>
        </w:rPr>
        <w:t xml:space="preserve">, university students would be interested in using MALL (LINE and WhatsApp) to increase their receptivity (listening and reading) and productivity (writing and speaking).  </w:t>
      </w:r>
    </w:p>
    <w:p w14:paraId="3F6559CD" w14:textId="77777777" w:rsidR="00372405" w:rsidRDefault="00372405" w:rsidP="00372405">
      <w:pPr>
        <w:pStyle w:val="ListParagraph"/>
        <w:shd w:val="clear" w:color="auto" w:fill="FFFFFF" w:themeFill="background1"/>
        <w:tabs>
          <w:tab w:val="left" w:pos="3195"/>
          <w:tab w:val="left" w:pos="4273"/>
        </w:tabs>
        <w:ind w:left="0"/>
        <w:jc w:val="both"/>
        <w:rPr>
          <w:rFonts w:ascii="Times New Roman" w:hAnsi="Times New Roman" w:cs="Times New Roman"/>
          <w:sz w:val="24"/>
          <w:szCs w:val="24"/>
        </w:rPr>
      </w:pPr>
      <w:r>
        <w:rPr>
          <w:rFonts w:ascii="Times New Roman" w:hAnsi="Times New Roman" w:cs="Times New Roman"/>
          <w:sz w:val="24"/>
          <w:szCs w:val="24"/>
        </w:rPr>
        <w:t xml:space="preserve">Not only language skills but MALL also give significant contribution toward language components: vocabulary, grammar, and pronunci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5633117698826","ISSN":"15414140","abstract":"Mobile devices are considered as the most widely used information and communication technologies. They have provided great advantages in language learning. This study reports a meta-analysis of the effectiveness of using mobile devices on vocabulary learning. A meta-analysis was conducted on research that compared the outcomes from students learning vocabulary using mobile devices to those learning vocabulary using traditional ways of learning. The meta-analysis examined how effect sizes varied based on learners’ age, type of vocabulary learning (receptive or productive), and aspects of vocabulary used (form, meaning, and use). This meta-analysis examined the effect of using mobile devices on vocabulary learning by reviewing 16 studies involving 986 participants. The use of mobile devices in learning vocabulary was associated with greater achievement in comparison with traditional ways. The findings of the meta-analysis indicate a medium effect of using mobile devices on vocabulary learning (g =.67). Major findings of the current meta-analysis include the following: (a) Mobile devices have moderate effect sizes on both ways of vocabulary learning (productive and receptive), (b) adult learners get benefit from using mobile devices in vocabulary learning better than young learners, and (c) mobile devices have moderate effect on all aspects of vocabulary learning.","author":[{"dropping-particle":"","family":"Mahdi","given":"Hassan Saleh","non-dropping-particle":"","parse-names":false,"suffix":""}],"container-title":"Journal of Educational Computing Research","id":"ITEM-1","issue":"1","issued":{"date-parts":[["2018"]]},"page":"134-154","title":"Effectiveness of Mobile Devices on Vocabulary Learning: A Meta-Analysis","type":"article-journal","volume":"56"},"uris":["http://www.mendeley.com/documents/?uuid=e916f03e-87fa-4f48-be06-8af4f789603f","http://www.mendeley.com/documents/?uuid=f47e01d7-b9ca-4b53-ad00-4004839f00fd"]},{"id":"ITEM-2","itemData":{"DOI":"10.17263/JLLS.712891","ISSN":"1305578X","abstract":"The aim of this study was to identify the effectiveness of a mobile application in vocabulary knowledge improvement of English as a Foreign Language (EFL) learners. This study adopted a quasi-experimental research design consisting of an experimental and a control group with 73 participants studying at two state universities in Turkey. During the application that lasted for 14 weeks, the experimental group tried to learn 40 collocations via CollocatApp, while control group used worksheets. The data were gathered through Collocation Achievement Test (CAT) developed by the researchers and Vocabulary Knowledge Scale (VKS) (Wesche &amp; Paribakht, 1996). CAT was used for measuring receptive vocabulary knowledge of learners, and VKS was used for testing productive vocabulary knowledge. The findings showed that there was a significant difference between the experimental group and control group in terms of receptive vocabulary knowledge in the post-test. However, there was no difference between groups in retention tests. At the dimension of productive vocabulary knowledge, it was seen that there was no difference between the use of mobile applications and worksheets in terms of productive vocabulary knowledge. Thus, it was concluded that using mobile applications was an effective way of improving vocabulary knowledge receptively for only short-term memory.","author":[{"dropping-particle":"","family":"Daǧdeler","given":"Kübra Okumuş","non-dropping-particle":"","parse-names":false,"suffix":""},{"dropping-particle":"","family":"Konca","given":"Mustafa Yavuz","non-dropping-particle":"","parse-names":false,"suffix":""},{"dropping-particle":"","family":"Demiröz","given":"Hakan","non-dropping-particle":"","parse-names":false,"suffix":""}],"container-title":"Journal of Language and Linguistic Studies","id":"ITEM-2","issue":"1","issued":{"date-parts":[["2020"]]},"page":"489-509","title":"The effect of mobile-assisted language learning (MALL) on EFL learners' collocation learning","type":"article-journal","volume":"16"},"uris":["http://www.mendeley.com/documents/?uuid=518b5312-32a7-4738-b3f9-bcb0bb6ca847","http://www.mendeley.com/documents/?uuid=58ef6c7d-225a-4489-9d2a-65998966ac08"]},{"id":"ITEM-3","itemData":{"DOI":"10.1177/0735633118796843","ISBN":"0735633118","author":[{"dropping-particle":"","family":"Gu","given":"Serkan","non-dropping-particle":"","parse-names":false,"suffix":""}],"id":"ITEM-3","issued":{"date-parts":[["2018"]]},"title":"Effect of Annotation Preferences of the EFL Students ’ on Their Level of Vocabulary Recall and Retention","type":"book"},"uris":["http://www.mendeley.com/documents/?uuid=dae53040-82a9-4fd0-bb41-cafc105b06dc","http://www.mendeley.com/documents/?uuid=ab069bc4-fa7e-4392-82c8-97358eca9a0b"]},{"id":"ITEM-4","itemData":{"DOI":"10.1177/2158244021999062","ISSN":"21582440","abstract":"Vocabulary, as important as it is, is largely relegated to the domain of memorization in the English as a foreign language (EFL) situations in the Kingdom of Saudi Arabia (KSA). Assessment and achievement tests have proven time and again that this strategy is not doing any good for the learners’ proficiency. This study was conceived to suggest means of improving critical knowledge application. In pilot studies with intermediate EFL learners at Majmaah University and Qassim University, preliminary findings after using mobile-assisted language learning (MALL) as a tool of collaborative learning indicated improved vocabulary retention. The study employed a mixed-method approach by comparing pre- and posttest results across genders and obtaining direct teacher–learner feedback using questionnaires, with 80 participants from two Universities over a period of 3 months. The questions were centered around seeking their opinion on collaborative learning and using smart devices as study tools on the campuses. Results showed that, the experimental group’s use of mobile devices for collaboration helped them for better retention of vocabulary, postintervention, and group performance was improved drastically with more learners scoring closer to the mean value, while the control group showed no remarkable difference in performance.","author":[{"dropping-particle":"","family":"Al-Ahdal","given":"Arif Ahmed Mohammed Hassan","non-dropping-particle":"","parse-names":false,"suffix":""},{"dropping-particle":"","family":"Alharbi","given":"Mohammed Abdullah","non-dropping-particle":"","parse-names":false,"suffix":""}],"container-title":"SAGE Open","id":"ITEM-4","issue":"1","issued":{"date-parts":[["2021"]]},"title":"MALL in Collaborative Learning as a Vocabulary-Enhancing Tool for EFL Learners: A Study Across Two Universities in Saudi Arabia","type":"article-journal","volume":"11"},"uris":["http://www.mendeley.com/documents/?uuid=5be1e368-2e32-446a-a277-596dc28ccb43","http://www.mendeley.com/documents/?uuid=fdf57652-e20c-4947-a5a4-e80cc8d6fe08"]},{"id":"ITEM-5","itemData":{"DOI":"10.1080/09588221.2018.1541359","ISSN":"17443210","abstract":"Mobile-assisted language learning (MALL) has been a popular research area in recent years in the SLA field, as it has been considered as being able to facilitate language learning by offering an authentic, socially connective, contextually sensitive, and personalized mobile-mediated language learning environment. To investigate the benefits and possible limitations of mobile-assisted L2 vocabulary retention, many researchers continuously conducted relevant experiments worldwide. Among the current mobile-assisted L2 vocabulary learning research, short message services (SMS), multimedia message service (MMS), and mobile applications (apps) are the predominant approaches supported by the situated learning theory, cognitive mechanisms of L2 word retention, behaviorism, and social constructivism. Although language educators have been focusing on this topic, the effectiveness of mobile L2 vocaubulary learning still remained inconclusive. Besides, to date, little research synthesis has been conducted to investigate the effect of mobile-assisted L2 vocabulary learning. The purpose of this meta-analysis is to systematically synthethisize findings from (quaisi-) experimental studies carried out between 2005 and 2018 to examine whether there is a connection between the use of mobile technologies and L2 word retention. The results of 33 primary eligible studies showed a positive and large effect of mobile-assisted L2 word learning interventions. Additionally, SMS/MMS mode was found to be more beneficial for L2 word retention than mobile application mode; however, it is more prudent to interpret this finging as tentative because the number of target words and intervention time were unequal in the two modes. Moreover, the research settings, treatment durations, and task-afforded autonomy are three variables that tend to significantly moderate the effect of mobile-assisted L2 word retention. However, the above results should be viewed as suggestive rather than definitive with a view to the research flaws found in the primary studies and the small sample size of certain categories of moderators when compared.","author":[{"dropping-particle":"","family":"Lin","given":"Jen Jiun","non-dropping-particle":"","parse-names":false,"suffix":""},{"dropping-particle":"","family":"Lin","given":"Huifen","non-dropping-particle":"","parse-names":false,"suffix":""}],"container-title":"Computer Assisted Language Learning","id":"ITEM-5","issue":"8","issued":{"date-parts":[["2019"]]},"page":"878-919","publisher":"Routledge","title":"Mobile-assisted ESL/EFL vocabulary learning: a systematic review and meta-analysis","type":"article-journal","volume":"32"},"uris":["http://www.mendeley.com/documents/?uuid=31704969-1d1d-42e1-b8af-03e4b7915f61","http://www.mendeley.com/documents/?uuid=577c2b68-670b-429d-b789-7750cf69f559"]},{"id":"ITEM-6","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rdak","given":"Masuda","non-dropping-particle":"","parse-names":false,"suffix":""}],"container-title":"Angewandte Chemie International Edition, 6(11), 951–952.","id":"ITEM-6","issue":"1","issued":{"date-parts":[["2021"]]},"page":"2013-2015","title":"Mobile Assisted Language Learning (Mall): Teacher Uses of Smartphone Applications (Apps) To Support Undergraduate Students’ English as a Foreign Language (EFL) Vocabulary Development","type":"article-journal","volume":"9"},"uris":["http://www.mendeley.com/documents/?uuid=6f0f78f3-db6b-4b07-a24e-46915099ca6d","http://www.mendeley.com/documents/?uuid=e6761c71-32d8-4dea-8795-63c1f52a54f5"]},{"id":"ITEM-7","itemData":{"DOI":"10.35974/acuity.v6i1.2457","ISSN":"ISSN-2541-0229","abstract":"Living in this era of globalization and in the 4.0 industrial revolution, we cannot get away from technology because it has integrated into our lives and has penetrated the educational system. There were studies done on the use of mobile-assisted language learning (MALL) to improve students' vocabulary achievement in other parts of the world and also in some urban schools in Indonesia, but this study seeks to find whether the students' vocabulary improved through the use of MALL at rural school in Bandung- Indonesia. This study was carried out to find the enhancement of using MALL in vocabulary teaching to 79 grade 8 students in Bandung. This study was designed for quantitative and experimental research. The students were separated into two groups, experimental and control groups. A day before coming to class, 15-20 words to learn the following day was sent to the experimental group through a short messages system (SMS) for them to read, find the synonyms and meanings of those words before coming to the class. The result of the study showed that students in the experimental group performed better than the control group. It also proves that technology makes a significant difference in the learning of vocabulary in school.","author":[{"dropping-particle":"V","family":"Katemba","given":"Caroline","non-dropping-particle":"","parse-names":false,"suffix":""}],"container-title":"Acuity: Journal of English Language Pedagogy, Literature and Culture","id":"ITEM-7","issue":"1","issued":{"date-parts":[["2021"]]},"page":"1-11","title":"Enhancing Vocabulary Performance through Mobile Assisted Language Learning at a Rural School in Indonesia","type":"article-journal","volume":"6"},"uris":["http://www.mendeley.com/documents/?uuid=b0bf3c28-6621-45e6-8c24-939bbfb8d42b","http://www.mendeley.com/documents/?uuid=61771b50-091c-49d4-9c08-7391c13ced4b"]}],"mendeley":{"formattedCitation":"(Al-Ahdal &amp; Alharbi, 2021; Daǧdeler et al., 2020; Gu, 2018; Katemba, 2021; Lin &amp; Lin, 2019; Mahdi, 2018; Wardak, 2021)","plainTextFormattedCitation":"(Al-Ahdal &amp; Alharbi, 2021; Daǧdeler et al., 2020; Gu, 2018; Katemba, 2021; Lin &amp; Lin, 2019; Mahdi, 2018; Wardak, 2021)","previouslyFormattedCitation":"(Al-Ahdal &amp; Alharbi, 2021; Daǧdeler et al., 2020; Gu, 2018; Katemba, 2021; Lin &amp; Lin, 2019; Mahdi, 2018; Wardak, 2021)"},"properties":{"noteIndex":0},"schema":"https://github.com/citation-style-language/schema/raw/master/csl-citation.json"}</w:instrText>
      </w:r>
      <w:r>
        <w:rPr>
          <w:rFonts w:ascii="Times New Roman" w:hAnsi="Times New Roman" w:cs="Times New Roman"/>
          <w:sz w:val="24"/>
          <w:szCs w:val="24"/>
        </w:rPr>
        <w:fldChar w:fldCharType="separate"/>
      </w:r>
      <w:r w:rsidRPr="00D62958">
        <w:rPr>
          <w:rFonts w:ascii="Times New Roman" w:hAnsi="Times New Roman" w:cs="Times New Roman"/>
          <w:noProof/>
          <w:sz w:val="24"/>
          <w:szCs w:val="24"/>
        </w:rPr>
        <w:t>(Al-Ahdal &amp; Alharbi, 2021; Daǧdeler et al., 2020; Gu, 2018; Katemba, 2021; Lin &amp; Lin, 2019; Mahdi, 2018; Wardak,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419C">
        <w:rPr>
          <w:rFonts w:ascii="Times New Roman" w:hAnsi="Times New Roman" w:cs="Times New Roman"/>
          <w:noProof/>
          <w:sz w:val="24"/>
          <w:szCs w:val="24"/>
        </w:rPr>
        <w:t>Daǧdeler et al., 2020</w:t>
      </w:r>
      <w:r>
        <w:rPr>
          <w:rFonts w:ascii="Times New Roman" w:hAnsi="Times New Roman" w:cs="Times New Roman"/>
          <w:noProof/>
          <w:sz w:val="24"/>
          <w:szCs w:val="24"/>
        </w:rPr>
        <w:t xml:space="preserve"> in their quasi-expreimental research found that </w:t>
      </w:r>
      <w:r w:rsidRPr="004A75D7">
        <w:rPr>
          <w:rFonts w:ascii="Times New Roman" w:hAnsi="Times New Roman" w:cs="Times New Roman"/>
          <w:sz w:val="24"/>
          <w:szCs w:val="24"/>
        </w:rPr>
        <w:t>there was a significant difference between the experimental group and</w:t>
      </w:r>
      <w:r>
        <w:rPr>
          <w:rFonts w:ascii="Times New Roman" w:hAnsi="Times New Roman" w:cs="Times New Roman"/>
          <w:sz w:val="24"/>
          <w:szCs w:val="24"/>
        </w:rPr>
        <w:t xml:space="preserve"> </w:t>
      </w:r>
      <w:r w:rsidRPr="004A75D7">
        <w:rPr>
          <w:rFonts w:ascii="Times New Roman" w:hAnsi="Times New Roman" w:cs="Times New Roman"/>
          <w:sz w:val="24"/>
          <w:szCs w:val="24"/>
        </w:rPr>
        <w:t>control group in terms of receptive vocabulary knowledge</w:t>
      </w:r>
      <w:r>
        <w:rPr>
          <w:rFonts w:ascii="Times New Roman" w:hAnsi="Times New Roman" w:cs="Times New Roman"/>
          <w:sz w:val="24"/>
          <w:szCs w:val="24"/>
        </w:rPr>
        <w:t xml:space="preserve">. Gu, 2018 also found that </w:t>
      </w:r>
      <w:proofErr w:type="spellStart"/>
      <w:r w:rsidRPr="00086EB7">
        <w:rPr>
          <w:rFonts w:ascii="Times New Roman" w:hAnsi="Times New Roman" w:cs="Times New Roman"/>
          <w:sz w:val="24"/>
          <w:szCs w:val="24"/>
        </w:rPr>
        <w:t>Vocastyle</w:t>
      </w:r>
      <w:proofErr w:type="spellEnd"/>
      <w:r w:rsidRPr="00086EB7">
        <w:rPr>
          <w:rFonts w:ascii="Times New Roman" w:hAnsi="Times New Roman" w:cs="Times New Roman"/>
          <w:sz w:val="24"/>
          <w:szCs w:val="24"/>
        </w:rPr>
        <w:t xml:space="preserve"> software which was created by featured annotation assisted students in learning and remembering new terminology. The findings indicated that learners who used multimedia annotations remembered and retained information better than those who used paper-based annotations. Additionally, </w:t>
      </w:r>
      <w:r>
        <w:rPr>
          <w:rFonts w:ascii="Times New Roman" w:hAnsi="Times New Roman" w:cs="Times New Roman"/>
          <w:sz w:val="24"/>
          <w:szCs w:val="24"/>
        </w:rPr>
        <w:t>th</w:t>
      </w:r>
      <w:r w:rsidRPr="00C717B1">
        <w:rPr>
          <w:rFonts w:ascii="Times New Roman" w:hAnsi="Times New Roman" w:cs="Times New Roman"/>
          <w:sz w:val="24"/>
          <w:szCs w:val="24"/>
        </w:rPr>
        <w:t>e meta-analysis stud</w:t>
      </w:r>
      <w:r>
        <w:rPr>
          <w:rFonts w:ascii="Times New Roman" w:hAnsi="Times New Roman" w:cs="Times New Roman"/>
          <w:sz w:val="24"/>
          <w:szCs w:val="24"/>
        </w:rPr>
        <w:t>y</w:t>
      </w:r>
      <w:r w:rsidRPr="00C717B1">
        <w:rPr>
          <w:rFonts w:ascii="Times New Roman" w:hAnsi="Times New Roman" w:cs="Times New Roman"/>
          <w:sz w:val="24"/>
          <w:szCs w:val="24"/>
        </w:rPr>
        <w:t xml:space="preserve"> indicated that mobile-assisted L2 word learning interventions had a large and beneficial effect on s</w:t>
      </w:r>
      <w:r>
        <w:rPr>
          <w:rFonts w:ascii="Times New Roman" w:hAnsi="Times New Roman" w:cs="Times New Roman"/>
          <w:sz w:val="24"/>
          <w:szCs w:val="24"/>
        </w:rPr>
        <w:t>tudents’ vocabulary (</w:t>
      </w:r>
      <w:r w:rsidRPr="00D62958">
        <w:rPr>
          <w:rFonts w:ascii="Times New Roman" w:hAnsi="Times New Roman" w:cs="Times New Roman"/>
          <w:noProof/>
          <w:sz w:val="24"/>
          <w:szCs w:val="24"/>
        </w:rPr>
        <w:t>Lin &amp; Lin, 2019</w:t>
      </w:r>
      <w:r>
        <w:rPr>
          <w:rFonts w:ascii="Times New Roman" w:hAnsi="Times New Roman" w:cs="Times New Roman"/>
          <w:noProof/>
          <w:sz w:val="24"/>
          <w:szCs w:val="24"/>
        </w:rPr>
        <w:t>)</w:t>
      </w:r>
      <w:r>
        <w:rPr>
          <w:rFonts w:ascii="Times New Roman" w:hAnsi="Times New Roman" w:cs="Times New Roman"/>
          <w:sz w:val="24"/>
          <w:szCs w:val="24"/>
        </w:rPr>
        <w:t xml:space="preserve">. </w:t>
      </w:r>
      <w:r w:rsidRPr="00086EB7">
        <w:rPr>
          <w:rFonts w:ascii="Times New Roman" w:hAnsi="Times New Roman" w:cs="Times New Roman"/>
          <w:sz w:val="24"/>
          <w:szCs w:val="24"/>
        </w:rPr>
        <w:t xml:space="preserve">Mahdi, 2018 </w:t>
      </w:r>
      <w:r>
        <w:rPr>
          <w:rFonts w:ascii="Times New Roman" w:hAnsi="Times New Roman" w:cs="Times New Roman"/>
          <w:sz w:val="24"/>
          <w:szCs w:val="24"/>
        </w:rPr>
        <w:t xml:space="preserve">in his </w:t>
      </w:r>
      <w:r w:rsidRPr="00086EB7">
        <w:rPr>
          <w:rFonts w:ascii="Times New Roman" w:hAnsi="Times New Roman" w:cs="Times New Roman"/>
          <w:sz w:val="24"/>
          <w:szCs w:val="24"/>
        </w:rPr>
        <w:t xml:space="preserve">meta-analysis </w:t>
      </w:r>
      <w:r>
        <w:rPr>
          <w:rFonts w:ascii="Times New Roman" w:hAnsi="Times New Roman" w:cs="Times New Roman"/>
          <w:sz w:val="24"/>
          <w:szCs w:val="24"/>
        </w:rPr>
        <w:t xml:space="preserve">also </w:t>
      </w:r>
      <w:r w:rsidRPr="00086EB7">
        <w:rPr>
          <w:rFonts w:ascii="Times New Roman" w:hAnsi="Times New Roman" w:cs="Times New Roman"/>
          <w:sz w:val="24"/>
          <w:szCs w:val="24"/>
        </w:rPr>
        <w:t>which assessed how effective of mobile devices on vocabulary learning</w:t>
      </w:r>
      <w:r>
        <w:rPr>
          <w:rFonts w:ascii="Times New Roman" w:hAnsi="Times New Roman" w:cs="Times New Roman"/>
          <w:sz w:val="24"/>
          <w:szCs w:val="24"/>
        </w:rPr>
        <w:t xml:space="preserve"> reported that when </w:t>
      </w:r>
      <w:r w:rsidRPr="00086EB7">
        <w:rPr>
          <w:rFonts w:ascii="Times New Roman" w:hAnsi="Times New Roman" w:cs="Times New Roman"/>
          <w:sz w:val="24"/>
          <w:szCs w:val="24"/>
        </w:rPr>
        <w:t xml:space="preserve">compared to traditional methods, using mobile devices to </w:t>
      </w:r>
      <w:r w:rsidRPr="00C717B1">
        <w:rPr>
          <w:rFonts w:ascii="Times New Roman" w:hAnsi="Times New Roman" w:cs="Times New Roman"/>
          <w:sz w:val="24"/>
          <w:szCs w:val="24"/>
        </w:rPr>
        <w:t xml:space="preserve">study vocabulary was related with greater accomplishment. </w:t>
      </w:r>
      <w:r>
        <w:rPr>
          <w:rFonts w:ascii="Times New Roman" w:hAnsi="Times New Roman" w:cs="Times New Roman"/>
          <w:sz w:val="24"/>
          <w:szCs w:val="24"/>
        </w:rPr>
        <w:t xml:space="preserve"> This is in line with </w:t>
      </w:r>
      <w:proofErr w:type="spellStart"/>
      <w:r>
        <w:rPr>
          <w:rFonts w:ascii="Times New Roman" w:hAnsi="Times New Roman" w:cs="Times New Roman"/>
          <w:sz w:val="24"/>
          <w:szCs w:val="24"/>
        </w:rPr>
        <w:t>Katemba</w:t>
      </w:r>
      <w:proofErr w:type="spellEnd"/>
      <w:r>
        <w:rPr>
          <w:rFonts w:ascii="Times New Roman" w:hAnsi="Times New Roman" w:cs="Times New Roman"/>
          <w:sz w:val="24"/>
          <w:szCs w:val="24"/>
        </w:rPr>
        <w:t xml:space="preserve">, 2021. She initiated that </w:t>
      </w:r>
      <w:r w:rsidRPr="00EF123D">
        <w:rPr>
          <w:rFonts w:ascii="Times New Roman" w:hAnsi="Times New Roman" w:cs="Times New Roman"/>
          <w:sz w:val="24"/>
          <w:szCs w:val="24"/>
        </w:rPr>
        <w:t>there is a considerable difference in performance between students who were taught using MALL and those who were taught using traditional methods.</w:t>
      </w:r>
      <w:r>
        <w:rPr>
          <w:rFonts w:ascii="Times New Roman" w:hAnsi="Times New Roman" w:cs="Times New Roman"/>
          <w:sz w:val="24"/>
          <w:szCs w:val="24"/>
        </w:rPr>
        <w:t xml:space="preserve"> Furthermore, students who</w:t>
      </w:r>
      <w:r w:rsidRPr="00EF123D">
        <w:rPr>
          <w:rFonts w:ascii="Times New Roman" w:hAnsi="Times New Roman" w:cs="Times New Roman"/>
          <w:sz w:val="24"/>
          <w:szCs w:val="24"/>
        </w:rPr>
        <w:t xml:space="preserve"> use</w:t>
      </w:r>
      <w:r>
        <w:rPr>
          <w:rFonts w:ascii="Times New Roman" w:hAnsi="Times New Roman" w:cs="Times New Roman"/>
          <w:sz w:val="24"/>
          <w:szCs w:val="24"/>
        </w:rPr>
        <w:t>d</w:t>
      </w:r>
      <w:r w:rsidRPr="00EF123D">
        <w:rPr>
          <w:rFonts w:ascii="Times New Roman" w:hAnsi="Times New Roman" w:cs="Times New Roman"/>
          <w:sz w:val="24"/>
          <w:szCs w:val="24"/>
        </w:rPr>
        <w:t xml:space="preserve"> of mobile devices for collaboration resulted in improved vocabulary retention, postintervention, and group performance was significantly improved, with more learners scoring closer to the mean value</w:t>
      </w:r>
      <w:r>
        <w:rPr>
          <w:rFonts w:ascii="Times New Roman" w:hAnsi="Times New Roman" w:cs="Times New Roman"/>
          <w:sz w:val="24"/>
          <w:szCs w:val="24"/>
        </w:rPr>
        <w:t xml:space="preserve"> (</w:t>
      </w:r>
      <w:r w:rsidRPr="00D62958">
        <w:rPr>
          <w:rFonts w:ascii="Times New Roman" w:hAnsi="Times New Roman" w:cs="Times New Roman"/>
          <w:noProof/>
          <w:sz w:val="24"/>
          <w:szCs w:val="24"/>
        </w:rPr>
        <w:t>Al-</w:t>
      </w:r>
      <w:proofErr w:type="spellStart"/>
      <w:r w:rsidRPr="00D62958">
        <w:rPr>
          <w:rFonts w:ascii="Times New Roman" w:hAnsi="Times New Roman" w:cs="Times New Roman"/>
          <w:noProof/>
          <w:sz w:val="24"/>
          <w:szCs w:val="24"/>
        </w:rPr>
        <w:t>Ahdal</w:t>
      </w:r>
      <w:proofErr w:type="spellEnd"/>
      <w:r w:rsidRPr="00D62958">
        <w:rPr>
          <w:rFonts w:ascii="Times New Roman" w:hAnsi="Times New Roman" w:cs="Times New Roman"/>
          <w:noProof/>
          <w:sz w:val="24"/>
          <w:szCs w:val="24"/>
        </w:rPr>
        <w:t xml:space="preserve"> &amp; Alharbi, 2021</w:t>
      </w:r>
      <w:r>
        <w:rPr>
          <w:rFonts w:ascii="Times New Roman" w:hAnsi="Times New Roman" w:cs="Times New Roman"/>
          <w:noProof/>
          <w:sz w:val="24"/>
          <w:szCs w:val="24"/>
        </w:rPr>
        <w:t xml:space="preserve">). </w:t>
      </w:r>
      <w:r w:rsidRPr="005F6DE7">
        <w:rPr>
          <w:rFonts w:ascii="Times New Roman" w:hAnsi="Times New Roman" w:cs="Times New Roman"/>
          <w:sz w:val="24"/>
          <w:szCs w:val="24"/>
        </w:rPr>
        <w:t xml:space="preserve">Further finding stated that </w:t>
      </w:r>
      <w:r>
        <w:rPr>
          <w:rFonts w:ascii="Times New Roman" w:hAnsi="Times New Roman" w:cs="Times New Roman"/>
          <w:sz w:val="24"/>
          <w:szCs w:val="24"/>
        </w:rPr>
        <w:t>the students</w:t>
      </w:r>
      <w:r w:rsidRPr="00EF123D">
        <w:rPr>
          <w:rFonts w:ascii="Times New Roman" w:hAnsi="Times New Roman" w:cs="Times New Roman"/>
          <w:sz w:val="24"/>
          <w:szCs w:val="24"/>
        </w:rPr>
        <w:t xml:space="preserve"> succeeded in expanding their vocabulary and getting above-average post-test results</w:t>
      </w:r>
      <w:r>
        <w:rPr>
          <w:rFonts w:ascii="Times New Roman" w:hAnsi="Times New Roman" w:cs="Times New Roman"/>
          <w:sz w:val="24"/>
          <w:szCs w:val="24"/>
        </w:rPr>
        <w:t xml:space="preserve"> </w:t>
      </w:r>
      <w:r w:rsidRPr="005F6DE7">
        <w:rPr>
          <w:rFonts w:ascii="Times New Roman" w:hAnsi="Times New Roman" w:cs="Times New Roman"/>
          <w:sz w:val="24"/>
          <w:szCs w:val="24"/>
        </w:rPr>
        <w:t>(Wardak, 2021)</w:t>
      </w:r>
      <w:r>
        <w:rPr>
          <w:rFonts w:ascii="Times New Roman" w:hAnsi="Times New Roman" w:cs="Times New Roman"/>
          <w:sz w:val="24"/>
          <w:szCs w:val="24"/>
        </w:rPr>
        <w:t xml:space="preserve">. </w:t>
      </w:r>
    </w:p>
    <w:p w14:paraId="2E32DE52" w14:textId="77777777" w:rsidR="00372405" w:rsidRDefault="00372405" w:rsidP="00372405">
      <w:pPr>
        <w:shd w:val="clear" w:color="auto" w:fill="FFFFFF" w:themeFill="background1"/>
        <w:tabs>
          <w:tab w:val="left" w:pos="3195"/>
          <w:tab w:val="left" w:pos="4273"/>
        </w:tabs>
        <w:jc w:val="both"/>
        <w:rPr>
          <w:rFonts w:ascii="Times New Roman" w:hAnsi="Times New Roman" w:cs="Times New Roman"/>
          <w:sz w:val="24"/>
          <w:szCs w:val="24"/>
        </w:rPr>
      </w:pPr>
      <w:r>
        <w:rPr>
          <w:rFonts w:ascii="Times New Roman" w:hAnsi="Times New Roman" w:cs="Times New Roman"/>
          <w:sz w:val="24"/>
          <w:szCs w:val="24"/>
        </w:rPr>
        <w:t>For other language component, grammar,</w:t>
      </w:r>
      <w:r w:rsidRPr="009C2F89">
        <w:rPr>
          <w:rFonts w:ascii="Times New Roman" w:hAnsi="Times New Roman" w:cs="Times New Roman"/>
          <w:sz w:val="24"/>
          <w:szCs w:val="24"/>
        </w:rPr>
        <w:t xml:space="preserve"> MALL in the English language classroom aligned well with the guidelines of the English 5 curriculum and syllabus, and that if used as indicated, MALL </w:t>
      </w:r>
      <w:r w:rsidRPr="009C2F89">
        <w:rPr>
          <w:rFonts w:ascii="Times New Roman" w:hAnsi="Times New Roman" w:cs="Times New Roman"/>
          <w:sz w:val="24"/>
          <w:szCs w:val="24"/>
        </w:rPr>
        <w:lastRenderedPageBreak/>
        <w:t>might assist Swedish students enhance their English grammar learning and motiv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ukalevska","given":"Marija","non-dropping-particle":"","parse-names":false,"suffix":""},{"dropping-particle":"","family":"Johansson","given":"Elina","non-dropping-particle":"","parse-names":false,"suffix":""}],"id":"ITEM-1","issued":{"date-parts":[["2020"]]},"title":"Independent Project with Specialization in English The Impact of MALL on English Grammar Learning","type":"article-journal"},"uris":["http://www.mendeley.com/documents/?uuid=a9b99f22-6f79-4c29-a77e-339a88adb5ad","http://www.mendeley.com/documents/?uuid=19a4a228-5521-46d7-a323-68c301576697"]}],"mendeley":{"formattedCitation":"(Cukalevska &amp; Johansson, 2020)","plainTextFormattedCitation":"(Cukalevska &amp; Johansson, 2020)","previouslyFormattedCitation":"(Cukalevska &amp; Johansson, 2020)"},"properties":{"noteIndex":0},"schema":"https://github.com/citation-style-language/schema/raw/master/csl-citation.json"}</w:instrText>
      </w:r>
      <w:r>
        <w:rPr>
          <w:rFonts w:ascii="Times New Roman" w:hAnsi="Times New Roman" w:cs="Times New Roman"/>
          <w:sz w:val="24"/>
          <w:szCs w:val="24"/>
        </w:rPr>
        <w:fldChar w:fldCharType="separate"/>
      </w:r>
      <w:r w:rsidRPr="00A55650">
        <w:rPr>
          <w:rFonts w:ascii="Times New Roman" w:hAnsi="Times New Roman" w:cs="Times New Roman"/>
          <w:noProof/>
          <w:sz w:val="24"/>
          <w:szCs w:val="24"/>
        </w:rPr>
        <w:t>(Cukalevska &amp; Johansso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C2F89">
        <w:rPr>
          <w:rFonts w:ascii="Times New Roman" w:hAnsi="Times New Roman" w:cs="Times New Roman"/>
          <w:sz w:val="24"/>
          <w:szCs w:val="24"/>
        </w:rPr>
        <w:t xml:space="preserve">In multidimensional grammar exams, </w:t>
      </w:r>
      <w:r>
        <w:rPr>
          <w:rFonts w:ascii="Times New Roman" w:hAnsi="Times New Roman" w:cs="Times New Roman"/>
          <w:sz w:val="24"/>
          <w:szCs w:val="24"/>
        </w:rPr>
        <w:t>students</w:t>
      </w:r>
      <w:r w:rsidRPr="009C2F89">
        <w:rPr>
          <w:rFonts w:ascii="Times New Roman" w:hAnsi="Times New Roman" w:cs="Times New Roman"/>
          <w:sz w:val="24"/>
          <w:szCs w:val="24"/>
        </w:rPr>
        <w:t xml:space="preserve"> who benefited from mobile learning scored much higher than those in control </w:t>
      </w:r>
      <w:r w:rsidRPr="00A55650">
        <w:rPr>
          <w:rFonts w:ascii="Times New Roman" w:hAnsi="Times New Roman" w:cs="Times New Roman"/>
          <w:sz w:val="24"/>
          <w:szCs w:val="24"/>
        </w:rPr>
        <w:t>groups</w:t>
      </w:r>
      <w:r>
        <w:rPr>
          <w:rFonts w:ascii="Times New Roman" w:hAnsi="Times New Roman" w:cs="Times New Roman"/>
          <w:sz w:val="24"/>
          <w:szCs w:val="24"/>
        </w:rPr>
        <w:t xml:space="preserve"> (</w:t>
      </w:r>
      <w:r>
        <w:rPr>
          <w:rFonts w:ascii="Times New Roman" w:hAnsi="Times New Roman" w:cs="Times New Roman"/>
          <w:noProof/>
          <w:sz w:val="24"/>
          <w:szCs w:val="24"/>
        </w:rPr>
        <w:t xml:space="preserve">Sung Tae-Soo, </w:t>
      </w:r>
      <w:r w:rsidRPr="00A55650">
        <w:rPr>
          <w:rFonts w:ascii="Times New Roman" w:hAnsi="Times New Roman" w:cs="Times New Roman"/>
          <w:noProof/>
          <w:sz w:val="24"/>
          <w:szCs w:val="24"/>
        </w:rPr>
        <w:t>2018)</w:t>
      </w:r>
      <w:r w:rsidRPr="00A55650">
        <w:rPr>
          <w:rFonts w:ascii="Times New Roman" w:hAnsi="Times New Roman" w:cs="Times New Roman"/>
          <w:sz w:val="24"/>
          <w:szCs w:val="24"/>
        </w:rPr>
        <w:t>.</w:t>
      </w:r>
      <w:r>
        <w:rPr>
          <w:rFonts w:ascii="Times New Roman" w:hAnsi="Times New Roman" w:cs="Times New Roman"/>
          <w:sz w:val="24"/>
          <w:szCs w:val="24"/>
        </w:rPr>
        <w:t xml:space="preserve"> Finally, </w:t>
      </w:r>
      <w:bookmarkStart w:id="0" w:name="_Hlk92085356"/>
      <w:r>
        <w:rPr>
          <w:rFonts w:ascii="Times New Roman" w:hAnsi="Times New Roman" w:cs="Times New Roman"/>
          <w:sz w:val="24"/>
          <w:szCs w:val="24"/>
        </w:rPr>
        <w:t>t</w:t>
      </w:r>
      <w:r w:rsidRPr="00A07D10">
        <w:rPr>
          <w:rFonts w:ascii="Times New Roman" w:hAnsi="Times New Roman" w:cs="Times New Roman"/>
          <w:sz w:val="24"/>
          <w:szCs w:val="24"/>
        </w:rPr>
        <w:t>he study provides evidence for the concept that task sharing in virtual networks can benefit language learning, specifically grammar lear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421027","abstract":"Many studies have confirmed the importance of tasks on language learning. Nowadays, many teachers apply different kinds of tasks in their classrooms. The current study investigated the effect of mobile assisted language learning tasks (MALL) on participants' English grammar learning. The researcher administered a pre-validated grammar test to 90 junior high school participants aged between 14 to 16 with the mean age 15. The researcher taught grammar to both groups inductively and asked the participants to do their assignments according to their group's tasks. Based on the post-test results, it can be concluded that the experimental groups had better results than the control group. The study supports the hypothesis that sharing tasks in virtual networks can have positive results for language learning, specifically grammar learning.","author":[{"dropping-particle":"","family":"Khodabandeh","given":"Farzaneh","non-dropping-particle":"","parse-names":false,"suffix":""},{"dropping-particle":"","family":"ed-din Alian","given":"Jalal","non-dropping-particle":"","parse-names":false,"suffix":""},{"dropping-particle":"","family":"Soleimani","given":"Hassan","non-dropping-particle":"","parse-names":false,"suffix":""}],"container-title":"Teaching English with Technology","id":"ITEM-1","issue":"2","issued":{"date-parts":[["2017"]]},"page":"29-41","title":"The effect of MALL-based tasks on EFL learners' grammar learning","type":"article-journal","volume":"17"},"uris":["http://www.mendeley.com/documents/?uuid=a22317b5-9433-448f-9185-8becaf40f388","http://www.mendeley.com/documents/?uuid=7980869f-8565-4ec7-bdee-667d1edaa1fa"]}],"mendeley":{"formattedCitation":"(Khodabandeh et al., 2017)","manualFormatting":"(K","plainTextFormattedCitation":"(Khodabandeh et al., 2017)","previouslyFormattedCitation":"(Khodabandeh et al., 2017)"},"properties":{"noteIndex":0},"schema":"https://github.com/citation-style-language/schema/raw/master/csl-citation.json"}</w:instrText>
      </w:r>
      <w:r>
        <w:rPr>
          <w:rFonts w:ascii="Times New Roman" w:hAnsi="Times New Roman" w:cs="Times New Roman"/>
          <w:sz w:val="24"/>
          <w:szCs w:val="24"/>
        </w:rPr>
        <w:fldChar w:fldCharType="separate"/>
      </w:r>
      <w:r w:rsidRPr="00C853B2">
        <w:rPr>
          <w:rFonts w:ascii="Times New Roman" w:hAnsi="Times New Roman" w:cs="Times New Roman"/>
          <w:noProof/>
          <w:sz w:val="24"/>
          <w:szCs w:val="24"/>
        </w:rPr>
        <w:t>(K</w:t>
      </w:r>
      <w:r>
        <w:rPr>
          <w:rFonts w:ascii="Times New Roman" w:hAnsi="Times New Roman" w:cs="Times New Roman"/>
          <w:sz w:val="24"/>
          <w:szCs w:val="24"/>
        </w:rPr>
        <w:fldChar w:fldCharType="end"/>
      </w:r>
      <w:r w:rsidRPr="00C853B2">
        <w:rPr>
          <w:rFonts w:ascii="Times New Roman" w:hAnsi="Times New Roman" w:cs="Times New Roman"/>
          <w:noProof/>
          <w:sz w:val="24"/>
          <w:szCs w:val="24"/>
        </w:rPr>
        <w:t>hodabandeh et al., 2017)</w:t>
      </w:r>
      <w:r w:rsidRPr="00A07D10">
        <w:rPr>
          <w:rFonts w:ascii="Times New Roman" w:hAnsi="Times New Roman" w:cs="Times New Roman"/>
          <w:sz w:val="24"/>
          <w:szCs w:val="24"/>
        </w:rPr>
        <w:t>.</w:t>
      </w:r>
      <w:bookmarkEnd w:id="0"/>
      <w:r>
        <w:rPr>
          <w:rFonts w:ascii="Times New Roman" w:hAnsi="Times New Roman" w:cs="Times New Roman"/>
          <w:sz w:val="24"/>
          <w:szCs w:val="24"/>
        </w:rPr>
        <w:t xml:space="preserve"> Furthermore, in pronunciation, it is reported </w:t>
      </w:r>
      <w:r w:rsidRPr="00556F2F">
        <w:rPr>
          <w:rFonts w:ascii="Times New Roman" w:hAnsi="Times New Roman" w:cs="Times New Roman"/>
          <w:sz w:val="24"/>
          <w:szCs w:val="24"/>
        </w:rPr>
        <w:t>that when students use mobile application (</w:t>
      </w:r>
      <w:proofErr w:type="spellStart"/>
      <w:r w:rsidRPr="00556F2F">
        <w:rPr>
          <w:rFonts w:ascii="Times New Roman" w:hAnsi="Times New Roman" w:cs="Times New Roman"/>
          <w:sz w:val="24"/>
          <w:szCs w:val="24"/>
        </w:rPr>
        <w:t>TFlat</w:t>
      </w:r>
      <w:proofErr w:type="spellEnd"/>
      <w:r w:rsidRPr="00556F2F">
        <w:rPr>
          <w:rFonts w:ascii="Times New Roman" w:hAnsi="Times New Roman" w:cs="Times New Roman"/>
          <w:sz w:val="24"/>
          <w:szCs w:val="24"/>
        </w:rPr>
        <w:t xml:space="preserve"> courseware), their pronunciation skill improved significantly when compared to students in the control group throughout the same time period </w:t>
      </w:r>
      <w:r w:rsidRPr="00556F2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81/zenodo.1245173","author":[{"dropping-particle":"","family":"Sufi","given":"Effat","non-dropping-particle":"","parse-names":false,"suffix":""},{"dropping-particle":"","family":"Shalmani","given":"Hamed Babaie","non-dropping-particle":"","parse-names":false,"suffix":""}],"container-title":"European Journal of Foreign Language Teaching","id":"ITEM-1","issue":"2","issued":{"date-parts":[["2018"]]},"page":"87-103","title":"the Effects of Tflat Pronunciation Training in Mall on the Pronunciation Ability of Iranian Efl Learners","type":"article-journal","volume":"3"},"uris":["http://www.mendeley.com/documents/?uuid=de00a7cd-69a8-47ac-8f2b-cb5f9f91ed24","http://www.mendeley.com/documents/?uuid=855d85a3-f07b-44fb-a44f-63d89db917ab"]}],"mendeley":{"formattedCitation":"(Sufi &amp; Shalmani, 2018)","plainTextFormattedCitation":"(Sufi &amp; Shalmani, 2018)","previouslyFormattedCitation":"(Sufi &amp; Shalmani, 2018)"},"properties":{"noteIndex":0},"schema":"https://github.com/citation-style-language/schema/raw/master/csl-citation.json"}</w:instrText>
      </w:r>
      <w:r w:rsidRPr="00556F2F">
        <w:rPr>
          <w:rFonts w:ascii="Times New Roman" w:hAnsi="Times New Roman" w:cs="Times New Roman"/>
          <w:sz w:val="24"/>
          <w:szCs w:val="24"/>
        </w:rPr>
        <w:fldChar w:fldCharType="separate"/>
      </w:r>
      <w:r w:rsidRPr="00556F2F">
        <w:rPr>
          <w:rFonts w:ascii="Times New Roman" w:hAnsi="Times New Roman" w:cs="Times New Roman"/>
          <w:noProof/>
          <w:sz w:val="24"/>
          <w:szCs w:val="24"/>
        </w:rPr>
        <w:t>(Sufi &amp; Shalmani, 2018)</w:t>
      </w:r>
      <w:r w:rsidRPr="00556F2F">
        <w:rPr>
          <w:rFonts w:ascii="Times New Roman" w:hAnsi="Times New Roman" w:cs="Times New Roman"/>
          <w:sz w:val="24"/>
          <w:szCs w:val="24"/>
        </w:rPr>
        <w:fldChar w:fldCharType="end"/>
      </w:r>
      <w:r w:rsidRPr="00556F2F">
        <w:rPr>
          <w:rFonts w:ascii="Times New Roman" w:hAnsi="Times New Roman" w:cs="Times New Roman"/>
          <w:sz w:val="24"/>
          <w:szCs w:val="24"/>
        </w:rPr>
        <w:t xml:space="preserve">. Also, students who used English Monolingual Dictionary (EMD) application in their mobile phone, they displayed proficiency in using the EMD program, as seen by their grasp of pronunciation, grammar, and meaning information while searching for a specific word </w:t>
      </w:r>
      <w:r w:rsidRPr="00556F2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93/ijeltal.v2i1.52","ISSN":"2527-6492","abstract":"Mobile phone use has been studied in its connection with foreign language learning by many researchers concerned in Mobile Assisted language learning (MALL) for more than a decade. In Indonesian Islamic higher education context, the issues of MALL  has not been discussed extensively.  To respond to this need, this study was aimed at investigating the following research question:  1) How do students use their mobile phone to learn English Monolingual Dictionary (EMD) application?; 2)How do students use their mobile phone to support English language learning?. This study employed the qualitative method using case study. To collect data, this study applied observation to find out students’ engagement in using the mobile phone for learning EMD application. Students participated in this study were 40 students. Findings showed that students were able to use the mobile phone to use EMD application in English language learning (ELL). They demonstrated skill in operating EMD application which was realized in their knowledge concerning, pronunciation, grammar and meaning information when searching a particular word. In addition, there were many features that students seized from the mobile phone for English language learning. They used audio feature to operate EMD from mobile phone to boost listening skill. Their mobile phone facilitated them to record video project presenting their vocabulary learning. These activities could be done by their mobile phone existence as an introductory effort toward MALL implementation in ELL in Islamic Higher education.  ","author":[{"dropping-particle":"","family":"Yudhiantara","given":"Rully Agung","non-dropping-particle":"","parse-names":false,"suffix":""},{"dropping-particle":"","family":"Saehu","given":"Andang","non-dropping-particle":"","parse-names":false,"suffix":""}],"container-title":"IJELTAL (Indonesian Journal of English Language Teaching and Applied Linguistics)","id":"ITEM-1","issue":"1","issued":{"date-parts":[["2017"]]},"page":"21","title":"Mobile-Assisted Language Learning (MALL) in Indonesian Islamic Higher Education","type":"article-journal","volume":"2"},"uris":["http://www.mendeley.com/documents/?uuid=fef6966e-781e-4ca7-bb79-f0684da5bde5","http://www.mendeley.com/documents/?uuid=ecd9f2fa-f6f1-401b-9089-ee3b68d25175"]}],"mendeley":{"formattedCitation":"(Yudhiantara &amp; Saehu, 2017)","plainTextFormattedCitation":"(Yudhiantara &amp; Saehu, 2017)","previouslyFormattedCitation":"(Yudhiantara &amp; Saehu, 2017)"},"properties":{"noteIndex":0},"schema":"https://github.com/citation-style-language/schema/raw/master/csl-citation.json"}</w:instrText>
      </w:r>
      <w:r w:rsidRPr="00556F2F">
        <w:rPr>
          <w:rFonts w:ascii="Times New Roman" w:hAnsi="Times New Roman" w:cs="Times New Roman"/>
          <w:sz w:val="24"/>
          <w:szCs w:val="24"/>
        </w:rPr>
        <w:fldChar w:fldCharType="separate"/>
      </w:r>
      <w:r w:rsidRPr="00556F2F">
        <w:rPr>
          <w:rFonts w:ascii="Times New Roman" w:hAnsi="Times New Roman" w:cs="Times New Roman"/>
          <w:noProof/>
          <w:sz w:val="24"/>
          <w:szCs w:val="24"/>
        </w:rPr>
        <w:t>(Yudhiantara &amp; Saehu, 2017)</w:t>
      </w:r>
      <w:r w:rsidRPr="00556F2F">
        <w:rPr>
          <w:rFonts w:ascii="Times New Roman" w:hAnsi="Times New Roman" w:cs="Times New Roman"/>
          <w:sz w:val="24"/>
          <w:szCs w:val="24"/>
        </w:rPr>
        <w:fldChar w:fldCharType="end"/>
      </w:r>
      <w:r w:rsidRPr="00556F2F">
        <w:rPr>
          <w:rFonts w:ascii="Times New Roman" w:hAnsi="Times New Roman" w:cs="Times New Roman"/>
          <w:sz w:val="24"/>
          <w:szCs w:val="24"/>
        </w:rPr>
        <w:t>.</w:t>
      </w:r>
      <w:r>
        <w:rPr>
          <w:rFonts w:ascii="Times New Roman" w:hAnsi="Times New Roman" w:cs="Times New Roman"/>
          <w:sz w:val="24"/>
          <w:szCs w:val="24"/>
        </w:rPr>
        <w:t xml:space="preserve"> </w:t>
      </w:r>
    </w:p>
    <w:p w14:paraId="7087C940" w14:textId="77777777" w:rsidR="00372405" w:rsidRDefault="00372405" w:rsidP="00372405">
      <w:pPr>
        <w:pStyle w:val="ListParagraph"/>
        <w:shd w:val="clear" w:color="auto" w:fill="FFFFFF" w:themeFill="background1"/>
        <w:tabs>
          <w:tab w:val="left" w:pos="3195"/>
          <w:tab w:val="left" w:pos="4273"/>
        </w:tabs>
        <w:ind w:left="0"/>
        <w:jc w:val="both"/>
        <w:rPr>
          <w:rFonts w:ascii="Times New Roman" w:hAnsi="Times New Roman" w:cs="Times New Roman"/>
          <w:sz w:val="24"/>
          <w:szCs w:val="24"/>
        </w:rPr>
      </w:pPr>
      <w:r w:rsidRPr="00556F2F">
        <w:rPr>
          <w:rFonts w:ascii="Times New Roman" w:hAnsi="Times New Roman" w:cs="Times New Roman"/>
          <w:sz w:val="24"/>
          <w:szCs w:val="24"/>
        </w:rPr>
        <w:t>The overall findings reported that MALL positively affect students in learning English language</w:t>
      </w:r>
      <w:r>
        <w:rPr>
          <w:rFonts w:ascii="Times New Roman" w:hAnsi="Times New Roman" w:cs="Times New Roman"/>
          <w:sz w:val="24"/>
          <w:szCs w:val="24"/>
        </w:rPr>
        <w:t xml:space="preserve">. </w:t>
      </w:r>
      <w:r w:rsidRPr="000242C5">
        <w:rPr>
          <w:rFonts w:ascii="Times New Roman" w:hAnsi="Times New Roman" w:cs="Times New Roman"/>
          <w:sz w:val="24"/>
          <w:szCs w:val="24"/>
        </w:rPr>
        <w:t>All of the studies concluded that employing</w:t>
      </w:r>
      <w:r>
        <w:rPr>
          <w:rFonts w:ascii="Times New Roman" w:hAnsi="Times New Roman" w:cs="Times New Roman"/>
          <w:sz w:val="24"/>
          <w:szCs w:val="24"/>
        </w:rPr>
        <w:t xml:space="preserve"> various applications and devices of MALL</w:t>
      </w:r>
      <w:r w:rsidRPr="000242C5">
        <w:rPr>
          <w:rFonts w:ascii="Times New Roman" w:hAnsi="Times New Roman" w:cs="Times New Roman"/>
          <w:sz w:val="24"/>
          <w:szCs w:val="24"/>
        </w:rPr>
        <w:t xml:space="preserve"> yielded positive results. According to the researchers, th</w:t>
      </w:r>
      <w:r>
        <w:rPr>
          <w:rFonts w:ascii="Times New Roman" w:hAnsi="Times New Roman" w:cs="Times New Roman"/>
          <w:sz w:val="24"/>
          <w:szCs w:val="24"/>
        </w:rPr>
        <w:t>ey</w:t>
      </w:r>
      <w:r w:rsidRPr="000242C5">
        <w:rPr>
          <w:rFonts w:ascii="Times New Roman" w:hAnsi="Times New Roman" w:cs="Times New Roman"/>
          <w:sz w:val="24"/>
          <w:szCs w:val="24"/>
        </w:rPr>
        <w:t xml:space="preserve"> boosted student academic learning, motivation, engagement, and time-on-task. Prior studies had suggested that adopting technology can help </w:t>
      </w:r>
      <w:r>
        <w:rPr>
          <w:rFonts w:ascii="Times New Roman" w:hAnsi="Times New Roman" w:cs="Times New Roman"/>
          <w:sz w:val="24"/>
          <w:szCs w:val="24"/>
        </w:rPr>
        <w:t>students</w:t>
      </w:r>
      <w:r w:rsidRPr="000242C5">
        <w:rPr>
          <w:rFonts w:ascii="Times New Roman" w:hAnsi="Times New Roman" w:cs="Times New Roman"/>
          <w:sz w:val="24"/>
          <w:szCs w:val="24"/>
        </w:rPr>
        <w:t xml:space="preserve"> develop in specific areas, and these findings backed up that theory (Pennington, 2004).</w:t>
      </w:r>
    </w:p>
    <w:p w14:paraId="244097CF" w14:textId="77777777" w:rsidR="00372405" w:rsidRPr="009C6488" w:rsidRDefault="00372405" w:rsidP="00372405">
      <w:pPr>
        <w:pStyle w:val="ListParagraph"/>
        <w:shd w:val="clear" w:color="auto" w:fill="FFFFFF" w:themeFill="background1"/>
        <w:tabs>
          <w:tab w:val="left" w:pos="3195"/>
          <w:tab w:val="left" w:pos="4273"/>
        </w:tabs>
        <w:ind w:left="0"/>
        <w:jc w:val="both"/>
        <w:rPr>
          <w:rFonts w:ascii="Times New Roman" w:hAnsi="Times New Roman" w:cs="Times New Roman"/>
          <w:i/>
          <w:sz w:val="24"/>
          <w:szCs w:val="24"/>
        </w:rPr>
      </w:pPr>
    </w:p>
    <w:p w14:paraId="0A475E32" w14:textId="28C69F91" w:rsidR="003636B8" w:rsidRDefault="003636B8" w:rsidP="00FE13F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3.2 Perception toward MALL in ELT</w:t>
      </w:r>
    </w:p>
    <w:p w14:paraId="13930ED7"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 xml:space="preserve">Several papers also focused on and explored how parents, teachers, and students perceive MALL as a tool for learning English.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ISSN":"10943501","abstract":"As a nation of immigrants with diverse cultures and nationalities, one of the most striking occurrences in the United States educational system is the rapidly increasing enrollment of English Language Learners (ELLs). In view of their multicultural backgrounds, the multiliteracies education of ELLs is intertwined with their diverse socioeconomic, cultural, linguistic, and ethnic backgrounds, as well as their technological experiences. This 4-week research implemented an instrumental case study approach using funds of knowledge (FoK; see González, Moll, &amp; Amanti, 2005) to explore the learning effects of scaffolding young ELLs' narrative writing skills through the use of tablet computers (iPads) and a digital handwriting app (Penultimate). Research findings showed that ELLs' learning motivation and quality of narrative writing abilities were enhanced through the use of this mobile technology. The culture-based writing topics based on FoK mirrored the ELLs' multicultural backgrounds and provided ELL teachers a creative way to incorporate students' prior knowledge into their English as second language learning through a culture-based instructional model. Parents also played a potential role in young ELLs' mobile-assisted language learning. Future studies should be directed toward extending multiliteracies curricula through FoK to actively engage ELLs in narrative writing activities through the use of emerging mobile technology.","author":[{"dropping-particle":"","family":"Chen","given":"Yan","non-dropping-particle":"","parse-names":false,"suffix":""},{"dropping-particle":"","family":"Carger","given":"Chris Liska","non-dropping-particle":"","parse-names":false,"suffix":""},{"dropping-particle":"","family":"Smith","given":"Thomas J.","non-dropping-particle":"","parse-names":false,"suffix":""}],"container-title":"Language Learning and Technology","id":"ITEM-1","issue":"1","issued":{"date-parts":[["2017"]]},"page":"28-41","title":"Mobile-assisted narrative writing practice for young english language learners from a funds of knowledge approach","type":"article-journal","volume":"21"},"uris":["http://www.mendeley.com/documents/?uuid=741e9b32-065b-4aff-94cb-808c8405cd5d","http://www.mendeley.com/documents/?uuid=5dc5d321-f901-4f93-bf81-cfc20cec1f73"]}],"mendeley":{"formattedCitation":"(Chen et al., 2017)","manualFormatting":"Chen et al., (2017)","plainTextFormattedCitation":"(Chen et al., 2017)","previouslyFormattedCitation":"(Chen et al., 2017)"},"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Chen et al., (2017)</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in their ethnographic case study reported parents were motivated to promote </w:t>
      </w:r>
      <w:proofErr w:type="spellStart"/>
      <w:r w:rsidRPr="00372405">
        <w:rPr>
          <w:rFonts w:ascii="Times New Roman" w:eastAsia="Calibri" w:hAnsi="Times New Roman" w:cs="Times New Roman"/>
          <w:sz w:val="24"/>
          <w:szCs w:val="24"/>
          <w:lang w:eastAsia="en-US"/>
        </w:rPr>
        <w:t>ELs'</w:t>
      </w:r>
      <w:proofErr w:type="spellEnd"/>
      <w:r w:rsidRPr="00372405">
        <w:rPr>
          <w:rFonts w:ascii="Times New Roman" w:eastAsia="Calibri" w:hAnsi="Times New Roman" w:cs="Times New Roman"/>
          <w:sz w:val="24"/>
          <w:szCs w:val="24"/>
          <w:lang w:eastAsia="en-US"/>
        </w:rPr>
        <w:t xml:space="preserve"> language development through mobile technology. The same perception also stated by teachers that EFL pre-service teachers showed favorable attitudes toward the usage of MALL in English instruction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26858/ijole.v4i2.10052","ISSN":"25488465","abstract":"In 21st century, educational process has been changed by the development of technology. One of the strategies that can be applied to support educational process in digital era is that the use of Mobile Learning strategy. Related to language learning, Mobile learning is further developed into the term Mobile Assisted Language Learning (MALL). This study aimed at investigating EFL pre-service teachers’ perception toward the use of Mobile Assisted Language Learning in teaching English as Foreign Language. Explanatory sequential mixed method design was used as the method of this study. The participants of this study were 70 participants from semester 8 students of English Language Education in Ganesha University of Education. Data of this study were collected through questionnaire and interview. As the result, EFL pre-service teachers had positive perceptions toward the use of MALL in teaching English. It shows that EFL pre-service teachers understand and aware toward MALL in teaching English.","author":[{"dropping-particle":"","family":"Pratiwi","given":"Ni Putu Astiti","non-dropping-particle":"","parse-names":false,"suffix":""},{"dropping-particle":"","family":"Nariyati","given":"Ni Putu Linda","non-dropping-particle":"","parse-names":false,"suffix":""},{"dropping-particle":"","family":"Sudirman","given":"Sudirman","non-dropping-particle":"","parse-names":false,"suffix":""}],"container-title":"International Journal of Language Education","id":"ITEM-1","issue":"1","issued":{"date-parts":[["2020"]]},"page":"38-47","title":"EFL pre-service teachers’ perception toward the use of mobile assisted language learning in teaching English","type":"article-journal","volume":"4"},"uris":["http://www.mendeley.com/documents/?uuid=2d6957f5-0a56-458e-9b7b-c16d175ba7f2","http://www.mendeley.com/documents/?uuid=7fb6e9fe-16d0-43cb-b243-cf582ec89bdb"]}],"mendeley":{"formattedCitation":"(Pratiwi et al., 2020)","plainTextFormattedCitation":"(Pratiwi et al., 2020)","previouslyFormattedCitation":"(Pratiwi et al., 2020)"},"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Pratiwi et al., 2020)</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A parallel result stated that instructors in a private university in Tokyo felt more at ease and happy when utilizing CALL and MALL. In addition, they agreed that MALL can be used to increase students' language skills and that their pupils love utilizing mobile devices to study English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4995/head18.2018.8108","abstract":"As part of an ongoing study focusing on language learner and instructor attitudes toward the use of computers and mobile devices in second language (L2) learning contexts, the authors attempt to identify to what degree language instructors value the use of computers and mobile devices in their teaching. We compare the responses of a survey administered to an “in-house” group of instructors within two faculties of a private university in Tokyo, Japan, with the responses collected from a similar survey administered to instructors solicited through various CALL organizations. The number of respondents of the “in-house” survey during the first three years was relatively low; however, in the final year was considerably much higher, with the number from both full-time and part-time staff totaling 34. The total number of survey respondents from the CALL organizations totaled 121, with the participants’ places of employment ranging from Europe to the Asia Pacific Rim. In addition to offering an interpretation of a sampling of the Likert scale items found on the surveys, the authors focus on comparing the responses offered by both groups of instructors regarding which skills they focused on in the CALL classroom, as well as what mobile applications they encouraged their students to use.","author":[{"dropping-particle":"","family":"Pagel","given":"James W.","non-dropping-particle":"","parse-names":false,"suffix":""},{"dropping-particle":"","family":"Lambacher","given":"Stephen","non-dropping-particle":"","parse-names":false,"suffix":""},{"dropping-particle":"","family":"Kikuchi","given":"Hisayo","non-dropping-particle":"","parse-names":false,"suffix":""},{"dropping-particle":"","family":"Mori","given":"Sachiho","non-dropping-particle":"","parse-names":false,"suffix":""}],"id":"ITEM-1","issued":{"date-parts":[["2018"]]},"page":"891-898","title":"Student and instructor attitudes toward CALL and MALL in the L2 classroom","type":"article-journal"},"uris":["http://www.mendeley.com/documents/?uuid=42730ef8-043e-4eea-a430-8a0ccb503b49","http://www.mendeley.com/documents/?uuid=8cde95c5-3303-45bf-8e50-671e8274fe7e"]}],"mendeley":{"formattedCitation":"(Pagel et al., 2018)","plainTextFormattedCitation":"(Pagel et al., 2018)","previouslyFormattedCitation":"(Pagel et al., 2018)"},"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Pagel et al., 2018)</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24331/ijere.869600","ISBN":"0000000230360","ISSN":"2458-9322","author":[{"dropping-particle":"","family":"CHOLİS","given":"Hafidz Wahyu Nur","non-dropping-particle":"","parse-names":false,"suffix":""}],"container-title":"International Journal of Educational Research Review","id":"ITEM-1","issued":{"date-parts":[["2021"]]},"page":"169-175","title":"Students' Roles in Learning English through Mobile Assisted Language Learning (MALL): A Teachers' Beliefs View","type":"article-journal"},"uris":["http://www.mendeley.com/documents/?uuid=43df1d87-b6d9-4ac5-af73-02b359b5021c","http://www.mendeley.com/documents/?uuid=61557c52-e139-4465-9951-cbf3c8825475"]}],"mendeley":{"formattedCitation":"(CHOLİS, 2021)","manualFormatting":"Cholis, (2021)","plainTextFormattedCitation":"(CHOLİS, 2021)","previouslyFormattedCitation":"(CHOLİS, 2021)"},"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Cholis, (2021)</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also revealed that teachers believe that students in learning English through MALL play participant, initiator, performer, and passive receptor. Teachers agree that MALL is a promising and valuable tool to be applied in English language teaching. </w:t>
      </w:r>
    </w:p>
    <w:p w14:paraId="66E448E7" w14:textId="28D8F374" w:rsidR="00372405" w:rsidRDefault="00372405" w:rsidP="00FE13F9">
      <w:pPr>
        <w:spacing w:after="0" w:line="240" w:lineRule="auto"/>
        <w:jc w:val="both"/>
        <w:rPr>
          <w:rFonts w:ascii="Times New Roman" w:hAnsi="Times New Roman" w:cs="Times New Roman"/>
          <w:b/>
          <w:sz w:val="24"/>
          <w:szCs w:val="24"/>
        </w:rPr>
      </w:pPr>
    </w:p>
    <w:p w14:paraId="40F541A9"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According to students’ perception, (</w:t>
      </w:r>
      <w:proofErr w:type="spellStart"/>
      <w:r w:rsidRPr="00372405">
        <w:rPr>
          <w:rFonts w:ascii="Times New Roman" w:eastAsia="Calibri" w:hAnsi="Times New Roman" w:cs="Times New Roman"/>
          <w:sz w:val="24"/>
          <w:szCs w:val="24"/>
          <w:lang w:eastAsia="en-US"/>
        </w:rPr>
        <w:t>Jeong</w:t>
      </w:r>
      <w:proofErr w:type="spellEnd"/>
      <w:r w:rsidRPr="00372405">
        <w:rPr>
          <w:rFonts w:ascii="Times New Roman" w:eastAsia="Calibri" w:hAnsi="Times New Roman" w:cs="Times New Roman"/>
          <w:sz w:val="24"/>
          <w:szCs w:val="24"/>
          <w:lang w:eastAsia="en-US"/>
        </w:rPr>
        <w:t xml:space="preserve">, 2011) testified that the students' opinions about the usage of digital technology were highly positive, according to students' perceptions. The majority of students enjoy using digital devices, are at ease with them, and believe that it is critical for them to increase their digital fluency. It also implies that students believe that adopting digital tools and resources will improve their learning. It makes clear that students had a positive perspective and attitude about using their phones to help classroom activities, according to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21093/ijeltal.v2i1.52","ISSN":"2527-6492","abstract":"Mobile phone use has been studied in its connection with foreign language learning by many researchers concerned in Mobile Assisted language learning (MALL) for more than a decade. In Indonesian Islamic higher education context, the issues of MALL  has not been discussed extensively.  To respond to this need, this study was aimed at investigating the following research question:  1) How do students use their mobile phone to learn English Monolingual Dictionary (EMD) application?; 2)How do students use their mobile phone to support English language learning?. This study employed the qualitative method using case study. To collect data, this study applied observation to find out students’ engagement in using the mobile phone for learning EMD application. Students participated in this study were 40 students. Findings showed that students were able to use the mobile phone to use EMD application in English language learning (ELL). They demonstrated skill in operating EMD application which was realized in their knowledge concerning, pronunciation, grammar and meaning information when searching a particular word. In addition, there were many features that students seized from the mobile phone for English language learning. They used audio feature to operate EMD from mobile phone to boost listening skill. Their mobile phone facilitated them to record video project presenting their vocabulary learning. These activities could be done by their mobile phone existence as an introductory effort toward MALL implementation in ELL in Islamic Higher education.  ","author":[{"dropping-particle":"","family":"Yudhiantara","given":"Rully Agung","non-dropping-particle":"","parse-names":false,"suffix":""},{"dropping-particle":"","family":"Saehu","given":"Andang","non-dropping-particle":"","parse-names":false,"suffix":""}],"container-title":"IJELTAL (Indonesian Journal of English Language Teaching and Applied Linguistics)","id":"ITEM-1","issue":"1","issued":{"date-parts":[["2017"]]},"page":"21","title":"Mobile-Assisted Language Learning (MALL) in Indonesian Islamic Higher Education","type":"article-journal","volume":"2"},"uris":["http://www.mendeley.com/documents/?uuid=ecd9f2fa-f6f1-401b-9089-ee3b68d25175","http://www.mendeley.com/documents/?uuid=fef6966e-781e-4ca7-bb79-f0684da5bde5"]}],"mendeley":{"formattedCitation":"(Yudhiantara &amp; Saehu, 2017)","manualFormatting":"Yudhiantara &amp; Saehu, (2017)","plainTextFormattedCitation":"(Yudhiantara &amp; Saehu, 2017)","previouslyFormattedCitation":"(Yudhiantara &amp; Saehu, 2017)"},"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Yudhiantara &amp; Saehu, (2017)</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They used their cellphones in the classroom to assist with school tasks. Reading e-books related to phonology, listening to and watching audio and video files to visualize phonological concepts, and using an offline dictionary to solve vocabulary are all instances of classroom activities aided by mobile phone use.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080/09588221.2017.1418754","ISSN":"17443210","abstract":"Combined with the ubiquity and constant connectivity of mobile devices, and with innovative approaches such as Data-Driven Learning (DDL), Natural Language Processing Technologies (NLPTs) as Open Educational Resources (OERs) could become a powerful tool for language learning as they promote individual and personalized learning. Using a questionnaire that was answered by language teachers (n = 230) in Spain and the UK, this research explores the extent to which OER NLPTs are currently known and used in adult foreign language learning. Our results suggest that teachers’ familiarity and use of OER NLPTs are very low. Although online dictionaries, collocation dictionaries and spell checkers are widely known, NLPTs appear to be generally underused in foreign language teaching. It was found that teachers prefer computer-based environments over mobile devices such as smartphones and tablets and that teachers’ qualification determines their familiarity with a wider range of OER NLPTs. This research offers insight into future applications of Language Processing Technologies as OERs in language learning.","author":[{"dropping-particle":"","family":"Pérez-Paredes","given":"Pascual","non-dropping-particle":"","parse-names":false,"suffix":""},{"dropping-particle":"","family":"Ordoñana Guillamón","given":"Carlos","non-dropping-particle":"","parse-names":false,"suffix":""},{"dropping-particle":"","family":"Aguado Jiménez","given":"Pilar","non-dropping-particle":"","parse-names":false,"suffix":""}],"container-title":"Computer Assisted Language Learning","id":"ITEM-1","issue":"5-6","issued":{"date-parts":[["2018"]]},"page":"522-545","publisher":"Taylor &amp; Francis","title":"Language teachers’ perceptions on the use of OER language processing technologies in MALL","type":"article-journal","volume":"31"},"uris":["http://www.mendeley.com/documents/?uuid=1860540d-3759-4f28-b3e4-38c19a38a81c","http://www.mendeley.com/documents/?uuid=207a0f38-8039-47a6-a62d-be34741994cc"]}],"mendeley":{"formattedCitation":"(Pérez-Paredes et al., 2018)","manualFormatting":"Pérez-Paredes et al., (2018)","plainTextFormattedCitation":"(Pérez-Paredes et al., 2018)","previouslyFormattedCitation":"(Pérez-Paredes et al., 2018)"},"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Pérez-Paredes et al., (2018)</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also stated in their findings that Mobile Data-Driven Language Learning’s fast and individualized feedback and direct access to a number of tools are generally well received. </w:t>
      </w:r>
    </w:p>
    <w:p w14:paraId="1BE4D1BB"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p>
    <w:p w14:paraId="344EA48A"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 xml:space="preserve">Furthermore, English language learners of Instagram as a MALL tool for informal language learning were overwhelmingly positive. Additionally, based on Instagram usage habits and orientations, two distinct language learner profiles (novice and experienced) developed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30935/cet.590108","ISSN":"1309517X","abstract":"The present study sought to explore how English language learners (ELLs) used Instagram, a popular social networking site, for language learning purposes and to reveal their attitudes towards and experiences in using it as a mobile-assisted language learning (MALL) tool. Special interest was also placed on whether there were any distinct ELL profiles in using Instagram for independent and informal language learning. In this mixed-methods study, both quantitative and qualitative data were concurrently collected through an online comprehensive survey consisting of three sections. Ninety-seven Instagram using ELLs took part in this study. Basic descriptive statistics and a cluster analysis were conducted on the quantitative data, and a thematic analysis on the qualitative data. The results showed that Instagram has the potential to help ELLs to improve overall language skills in general, and vocabulary and communication skills in particular. Further, ELLs’ experiences in using Instagram as a MALL tool for informal language learning were largely positive. Additionally, two different language learner profiles (i.e., novice and experienced) emerged based on Instagram use habits and orientations. Overall, this study indicated that social networking platforms and MALL applications can be used as an effective mobile language learning tool.","author":[{"dropping-particle":"","family":"Gonulal","given":"Talip","non-dropping-particle":"","parse-names":false,"suffix":""}],"container-title":"Contemporary Educational Technology","id":"ITEM-1","issue":"3","issued":{"date-parts":[["2019"]]},"page":"309-323","title":"The use of instagram as a mobile-assisted language learning tool","type":"article-journal","volume":"10"},"uris":["http://www.mendeley.com/documents/?uuid=401be2bf-c3f2-4480-ad27-5c5fdcd53aa3","http://www.mendeley.com/documents/?uuid=75ca940b-7ea0-440e-958a-d354b169127a"]}],"mendeley":{"formattedCitation":"(Gonulal, 2019)","plainTextFormattedCitation":"(Gonulal, 2019)","previouslyFormattedCitation":"(Gonulal, 2019)"},"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Gonulal, 2019)</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088/1742-6596/1641/1/012027","ISSN":"17426596","abstract":"Mobile-Assisted Language Learning (MALL) is the latest learning way in the language education where applications or websites are used to facilitate students learning activities. Mobile phone has been studied years by researchers in its connection with education-related activities. This research will focus on its main purposes, they are: 1) students' perceptions in using mobile phone in English language learning classroom activities; 2). the problem of using mobile phone to support classroom activities, especially in English language learning. The method of the research was quantitative method which used 70 students as research object. The data were collected through a 5-point Likert Scale questionnaire. The research found; first, the students' majority had positive perception on the usage of MALL to support classroom activities, especially in learning English language. Second, the problem in internet connectivity is the biggest problems that students faced in terms of using MALL in English language classroom. But, It is hoped that MALL will be used as one of the teaching aids that could assist students in learning English as a Foreign Language (EFL) more effectively.","author":[{"dropping-particle":"","family":"Nuraeni","given":"Cicih","non-dropping-particle":"","parse-names":false,"suffix":""},{"dropping-particle":"","family":"Carolina","given":"Irmawati","non-dropping-particle":"","parse-names":false,"suffix":""},{"dropping-particle":"","family":"Supriyatna","given":"Adi","non-dropping-particle":"","parse-names":false,"suffix":""},{"dropping-particle":"","family":"Widiati","given":"Wina","non-dropping-particle":"","parse-names":false,"suffix":""},{"dropping-particle":"","family":"Bahri","given":"Syamsul","non-dropping-particle":"","parse-names":false,"suffix":""}],"container-title":"Journal of Physics: Conference Series","id":"ITEM-1","issue":"1","issued":{"date-parts":[["2020"]]},"title":"Mobile-Assisted Language Learning (MALL): Students' Perception and Problems towards Mobile Learning in English Language","type":"article-journal","volume":"1641"},"uris":["http://www.mendeley.com/documents/?uuid=ea9e4f27-150a-4031-b012-762831f29dec","http://www.mendeley.com/documents/?uuid=9271a2cc-aa90-42a1-ade7-febb8c72e1a0"]}],"mendeley":{"formattedCitation":"(Nuraeni et al., 2020)","manualFormatting":"Nuraeni et al., (2020)","plainTextFormattedCitation":"(Nuraeni et al., 2020)","previouslyFormattedCitation":"(Nuraeni et al., 2020)"},"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Nuraeni et al., (2020)</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found in their research that the majority of students had a favorable opinion of the use of MALL to enhance classroom activities, particularly in the learning of English. The similar result also found by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7507/tpls.1012.16","ISSN":"20530692","abstract":"The utilization of mobiles in EFL classrooms offers valuable opportunities for creating an effective learning environment. To determine the role of such a technology, the present study investigates the effectiveness of using m-learning or MALL in EFL classrooms, and how the use of such an apparatus correlates with the learners' academic achievements. It also examines the perceptions and attitudes of EFL students towards applying MALL in the classroom as an educational tool. A hybrid design containing both quantitative and qualitative questions was employed for the purpose of collecting the data. A total number of 126 students from different Saudi universities have been surveyed. Then, the data were analyzed and tested using Pearson test of relationship as well as descriptive statistics. The findings exhibited a positive correlation between the hours of using mobiles for learning purposes and the students' academic performance. Furthermore, the participants perceived m-learning as a beneficial and assistant tool, and expressed positive attitudes concerning its implementation in the classroom.","author":[{"dropping-particle":"","family":"Alkhudair","given":"Raghad Y.","non-dropping-particle":"","parse-names":false,"suffix":""}],"container-title":"Theory and Practice in Language Studies","id":"ITEM-1","issue":"12","issued":{"date-parts":[["2020"]]},"page":"1620-1627","title":"Mobile assisted language learning in saudi efl classrooms: Effectiveness, perception, and attitude","type":"article-journal","volume":"10"},"uris":["http://www.mendeley.com/documents/?uuid=3fa1f2fb-64b2-4866-9913-1abfaff14cf4","http://www.mendeley.com/documents/?uuid=5eccbbfa-b341-4a25-b826-d55c1d8093a8"]}],"mendeley":{"formattedCitation":"(Alkhudair, 2020)","manualFormatting":"Alkhudair, (2020)","plainTextFormattedCitation":"(Alkhudair, 2020)","previouslyFormattedCitation":"(Alkhudair, 2020)"},"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Alkhudair, (2020)</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He reported that students saw MALL as a useful and helpful tool, and they indicated enthusiasm for its application in the classroom. Eventually, those findings are consistent with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abstract":"Mobile-assisted language learning (MALL) is regarded as a fashionable topic in the educational technology to enhance learning, which has gained popularity among students because of the availability of the various mobile technologies. It contributes a lot to the …","author":[{"dropping-particle":"","family":"Jebur","given":"M S","non-dropping-particle":"","parse-names":false,"suffix":""}],"container-title":"Journal of University of Babylon for Humanities","id":"ITEM-1","issue":"2","issued":{"date-parts":[["2020"]]},"page":"150-160","title":"The Use of Mobile–Assisted Language Learning (MALL) by Iraqi EFL College Students' and their Attitudes Towards it","type":"article-journal"},"uris":["http://www.mendeley.com/documents/?uuid=c8441b26-350c-4042-b78f-238a72968283","http://www.mendeley.com/documents/?uuid=1cb46cc3-45d8-40fc-8788-e972849ec0ed"]}],"mendeley":{"formattedCitation":"(Jebur, 2020)","manualFormatting":"Jebur, (2020)","plainTextFormattedCitation":"(Jebur, 2020)","previouslyFormattedCitation":"(Jebur, 2020)"},"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Jebur, (2020)</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that Iraqi EFL learners’ show positive attitudes towards MALL. </w:t>
      </w:r>
    </w:p>
    <w:p w14:paraId="480AFF0D"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p>
    <w:p w14:paraId="68E7630C"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The findings above investigated opinions and attitudes of including MALL into EFL classrooms. Parents, teachers, as well as students indicated that they are motivated to promote MALL in English teaching and learning. Teachers showed favorable attitude and agreed that MALL can be used English language teaching. Furthermore, MALL has a favorable impact in educational settings and students are enthusiastic about using it in English learning. Also, they believe that using MALL provides them with numerous benefits when performing their tasks. Then, it can be stated that if MALL is used consistently and comprehensively, it can help students enhance their English proficiency by providing more inventive and adaptable learning techniques.</w:t>
      </w:r>
    </w:p>
    <w:p w14:paraId="26007605" w14:textId="77777777" w:rsidR="00372405" w:rsidRDefault="00372405" w:rsidP="00FE13F9">
      <w:pPr>
        <w:spacing w:after="0" w:line="240" w:lineRule="auto"/>
        <w:jc w:val="both"/>
        <w:rPr>
          <w:rFonts w:ascii="Times New Roman" w:hAnsi="Times New Roman" w:cs="Times New Roman"/>
          <w:b/>
          <w:sz w:val="24"/>
          <w:szCs w:val="24"/>
        </w:rPr>
      </w:pPr>
    </w:p>
    <w:p w14:paraId="698C464F" w14:textId="3EC2978D" w:rsidR="003636B8" w:rsidRDefault="003636B8" w:rsidP="00FE13F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3.3 Issues and Challenges in Using MALL</w:t>
      </w:r>
    </w:p>
    <w:p w14:paraId="4A3CD4A3" w14:textId="77777777" w:rsidR="00372405" w:rsidRPr="001C24A7" w:rsidRDefault="00372405" w:rsidP="00FE13F9">
      <w:pPr>
        <w:spacing w:after="0" w:line="240" w:lineRule="auto"/>
        <w:jc w:val="both"/>
        <w:rPr>
          <w:rFonts w:ascii="Times New Roman" w:hAnsi="Times New Roman" w:cs="Times New Roman"/>
          <w:b/>
          <w:sz w:val="24"/>
          <w:szCs w:val="24"/>
        </w:rPr>
      </w:pPr>
    </w:p>
    <w:p w14:paraId="27492ABD"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 xml:space="preserve">Despite the benefits that MALL provides effective English language instruction reported by some findings, it is also admitted that some have not promoted as much as others. Some findings have reported about issue, challenges, as well as limitation of the application of MALL in ELT.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29408/veles.v5i2.3150","abstract":"In the realm of education, information technology (IT), particularly mobile devices and applications, is becoming increasingly popular. Language learning has become one of the areas of education where mobile technology is being used. In Indonesia, Mobile-Assisted Language Learning has been implemented some areas, while it is acknowledged that some areas have not benefited as much as others. Some have questioned whether MALL might be used in their areas, while others have stated that it is unavoidable. The following are the research questions: 1) what are the advantages and disadvantages of using MALL? 2) How feasible is it to utilize MALL in an Indonesian context? The nature of this study is descriptive qualitative. The data collection methods used was library research. Data reduction, data display, and conclusion drawing were the approaches used to analyze the data. This research examines a variety of literature (including peer-reviewed studies) on the benefits and drawbacks of adding MALL into the framework of English as a Foreign Language (EFL) education. The application of these concepts in an Indonesian setting is then examined. Finally, to stay up with global digital learning, this article advocates that MALL be used for EFL teaching in Indonesia. It also suggests that more research be done for each mobile device and app in various parts of Indonesia, particularly in rural and remote places.","author":[{"dropping-particle":"","family":"","given":"","non-dropping-particle":"","parse-names":false,"suffix":""},{"dropping-particle":"","family":"Solihin","given":"Solihin","non-dropping-particle":"","parse-names":false,"suffix":""}],"container-title":"VELES Voices of English Language Education Society","id":"ITEM-1","issue":"2","issued":{"date-parts":[["2021"]]},"page":"95-106","title":"Using Mobile-Assisted Language Learning (MALL) to Teach English in Indonesian Context: Opportunities and Challenges","type":"article-journal","volume":"5"},"uris":["http://www.mendeley.com/documents/?uuid=db87fc53-e130-4458-b3a5-c07f75a81960","http://www.mendeley.com/documents/?uuid=493b3c84-243b-4b11-bd6c-ca860462dfbf"]}],"mendeley":{"formattedCitation":"(Solihin, 2021)","manualFormatting":"Solihin, (2021)","plainTextFormattedCitation":"(Solihin, 2021)","previouslyFormattedCitation":"(Solihin, 2021)"},"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Solihin, (2021)</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reported in his findings that there are some challenges faced in using MALL in teaching English: challenges for teachers, students, cultural and ethical, challenges related to the mobile devices and applications, and challenges pertaining to the conditions of some regions in Indonesia. The challenges are about teachers and students’ lack of digital literacy, the hesitancy to use technological equipment, and the cost to afford mobile devices.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35940/ijrte.e5097.019521","abstract":"Technology-assisted facilities have taken English Language Teaching (ELT) to a different level where Computer Assisted Language Learning (CALL) has become an indispensable feature of leaning a language. Recently, in the current day context of ELT, both learners and teachers are experiencing a positive shift from CALL to another more efficient platform called Mobile Assisted Language Learning (MALL). This paper explores the fundamentals of MALL and its application in ELT. Moreover, it sheds light on the various advantages and limitations in implementing MALL devices like mobile phones, smartphones, kindles and so on in the regular as well as virtual classroom context. It discusses theories on technology-enabled learning and MALL. The primary focus of this paper is to shed light on the perspective of employing MALL in the language classes at the tertiary level.","author":[{"dropping-particle":"","family":"Sam","given":"D Praveen","non-dropping-particle":"","parse-names":false,"suffix":""},{"dropping-particle":"","family":"Shalini","given":"R","non-dropping-particle":"","parse-names":false,"suffix":""}],"container-title":"International Journal of Recent Technology and Engineering","id":"ITEM-1","issue":"5","issued":{"date-parts":[["2021"]]},"page":"27-32","title":"Limitations and Advantages in Implementing MALL in the Tertiary ESL Classrooms: A Review","type":"article-journal","volume":"9"},"uris":["http://www.mendeley.com/documents/?uuid=a54cbfbc-24fa-4d02-afff-b4cff214f0a6","http://www.mendeley.com/documents/?uuid=4a043f6e-f565-4a0a-a521-843d897a79b0"]}],"mendeley":{"formattedCitation":"(Sam &amp; Shalini, 2021)","manualFormatting":"Sam &amp; Shalini, (2021)","plainTextFormattedCitation":"(Sam &amp; Shalini, 2021)","previouslyFormattedCitation":"(Sam &amp; Shalini, 2021)"},"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Sam &amp; Shalini, (2021)</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add more points on challenges: psychological limitations, pedagogical limitations, technical limitations, and screen size. After school, it is more likely that students prefer to study on a computer equipped with learning software and high-speed internet connection than mobile phones, since they primarily be used to communicate with others rather than to learn. Teachers also face difficulties in administering a test. In terms of modality, the screen size of any interactive communication device is critical. According to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016/S0953-5438(03)00036-5","author":[{"dropping-particle":"","family":"Jones","given":"Matt","non-dropping-particle":"","parse-names":false,"suffix":""},{"dropping-particle":"","family":"Buchanan","given":"George","non-dropping-particle":"","parse-names":false,"suffix":""},{"dropping-particle":"","family":"Thimbleby","given":"Harold","non-dropping-particle":"","parse-names":false,"suffix":""}],"id":"ITEM-1","issued":{"date-parts":[["2003"]]},"page":"479-495","title":"Improving web search on small screen devices","type":"article-journal","volume":"15"},"uris":["http://www.mendeley.com/documents/?uuid=7fe961ce-d42f-4003-a817-e59a72dd7531","http://www.mendeley.com/documents/?uuid=bafcd664-3ea1-4b7d-8036-424a1136706d"]}],"mendeley":{"formattedCitation":"(Jones et al., 2003)","manualFormatting":"Jones et al., (2003)","plainTextFormattedCitation":"(Jones et al., 2003)","previouslyFormattedCitation":"(Jones et al., 2003)"},"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Jones et al., (2003)</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screen size affects the speed of internet searching tasks. More than that, the quality of learning on mobile devices is heavily influenced by internet data. It is likely that students will run into technical difficulties, such as an unstable connection or an application error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author":[{"dropping-particle":"","family":"Technology","given":"Indonesia","non-dropping-particle":"","parse-names":false,"suffix":""},{"dropping-particle":"","family":"Language","given":"Enhanced","non-dropping-particle":"","parse-names":false,"suffix":""}],"id":"ITEM-1","issued":{"date-parts":[["2015"]]},"page":"31-33","title":"iTELL (Indonesia Technology Enhanced Language Learning)","type":"article-journal"},"uris":["http://www.mendeley.com/documents/?uuid=bcd3e2e2-945a-4c40-a4e7-886d6eb4a277","http://www.mendeley.com/documents/?uuid=ad62f6de-7a62-4898-88af-ea8d5f52968d"]}],"mendeley":{"formattedCitation":"(Technology &amp; Language, 2015)","manualFormatting":"(Indriani, 2015)","plainTextFormattedCitation":"(Technology &amp; Language, 2015)","previouslyFormattedCitation":"(Technology &amp; Language, 2015)"},"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Indriani, 2015)</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Additionally, mobile devices required to be fully charged in order for students to continue participating in online interactions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ISSN":"21879036","abstract":"Mobile technology has steadily gained popularity in EFL/ESL classrooms as instructional media over the last decade. As an effort to present a review of the current empirical studies and propose the potential areas for future studies on Mobile-Assisted Language Learning (MALL), this review paper reports on the pedagogical benefits and issues on MALL application within ESL/EFL contexts with the major focus on higher education. Searching on several more-referred technology-based language instruction journals comprising CALL-EJ, RECALL, and LLT coupled with databases such as ERIC, ProQuest, EBSCO, and Google Scholar, 25 empirical research articles were collected from 2016-2020 based on selected criteria. This paper summarizes the employed frameworks, objectives, methodology, and MALL tools. The results showed that previous studies employed various theoretical and conceptual frameworks such as Zone of Proximal Development (ZPD), Technology Acceptance Model (TAM), and The Community of Inquiry (CoI). The majority of the studies focused on the effectiveness of MALL on students’ language proficiency development, which further revealed their pedagogical benefits and perceptions, as well as emerging issues for learning implementation. This review further discussed pedagogical implications that were formulated based on the findings of the previous studies along with the indications of the potential areas in MALL implementation for EFL/ESL contexts.","author":[{"dropping-particle":"","family":"Zain","given":"Dodi Siraj Muamar","non-dropping-particle":"","parse-names":false,"suffix":""},{"dropping-particle":"","family":"Bowles","given":"Freddie A.","non-dropping-particle":"","parse-names":false,"suffix":""}],"container-title":"Call-Ej","id":"ITEM-1","issue":"1","issued":{"date-parts":[["2021"]]},"page":"282-307","title":"Mobile-assisted language learning (Mall) for higher education instructional practices in efl/esl contexts: A recent review of literature","type":"article-journal","volume":"22"},"uris":["http://www.mendeley.com/documents/?uuid=bd38535f-59e5-4f4f-832e-4c29d00d5df9","http://www.mendeley.com/documents/?uuid=a8410fed-22a3-4723-aaff-309adb9f5f0c"]}],"mendeley":{"formattedCitation":"(Zain &amp; Bowles, 2021)","plainTextFormattedCitation":"(Zain &amp; Bowles, 2021)","previouslyFormattedCitation":"(Zain &amp; Bowles, 2021)"},"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Zain &amp; Bowles, 2021)</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w:t>
      </w:r>
    </w:p>
    <w:p w14:paraId="3CF95F4A"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p>
    <w:p w14:paraId="45C9706D"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lastRenderedPageBreak/>
        <w:t xml:space="preserve">Further findings more revealed about the restrictions of the use of MALL. A few negative reports of distraction danger, safety worries, feelings of doubt, and technological challenges are among the affective features also revealed by </w:t>
      </w:r>
      <w:proofErr w:type="spellStart"/>
      <w:r w:rsidRPr="00372405">
        <w:rPr>
          <w:rFonts w:ascii="Times New Roman" w:eastAsia="Calibri" w:hAnsi="Times New Roman" w:cs="Times New Roman"/>
          <w:sz w:val="24"/>
          <w:szCs w:val="24"/>
          <w:lang w:eastAsia="en-US"/>
        </w:rPr>
        <w:t>Kukulska</w:t>
      </w:r>
      <w:proofErr w:type="spellEnd"/>
      <w:r w:rsidRPr="00372405">
        <w:rPr>
          <w:rFonts w:ascii="Times New Roman" w:eastAsia="Calibri" w:hAnsi="Times New Roman" w:cs="Times New Roman"/>
          <w:sz w:val="24"/>
          <w:szCs w:val="24"/>
          <w:lang w:eastAsia="en-US"/>
        </w:rPr>
        <w:t xml:space="preserve"> et al., (2018). Study from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080/09588221.2018.1485707","ISSN":"17443210","abstract":"Can mobile-assisted language learning (MALL) foster self-directed learning outside the classroom? This article examines informal, out-of-class engagement with a MALL tool: Duolingo. After being invited to use Duolingo, 118 higher education language students agreed to have their activity in the application tracked. In addition to the data collected from the Duolingo dashboard, questionnaires, as well as semi-structured interviews, were implemented. Results viewed from Garrison’s dimensions of self-directed learning (motivation, self-management and self-monitoring) reveal inconsistencies between what students think about the app and what they do with it. Questionnaires suggest that Duolingo can encourage out-of-class learning through fun activities, but interviews reveal a lack of sustained motivation, self-monitoring and self-management reflected in the low usage of the application. Tracking data reveals that students lack the time for out-of-class MALL during course weeks and are more active during holidays. The results highlight the importance of a context in which users are encouraged to take responsibility for their learning. However, most students will, besides encouragement, also need training and support for their self-directed learning.","author":[{"dropping-particle":"","family":"García Botero","given":"Gustavo","non-dropping-particle":"","parse-names":false,"suffix":""},{"dropping-particle":"","family":"Questier","given":"Frederik","non-dropping-particle":"","parse-names":false,"suffix":""},{"dropping-particle":"","family":"Zhu","given":"Chang","non-dropping-particle":"","parse-names":false,"suffix":""}],"container-title":"Computer Assisted Language Learning","id":"ITEM-1","issue":"1-2","issued":{"date-parts":[["2019"]]},"page":"71-97","publisher":"Routledge","title":"Self-directed language learning in a mobile-assisted, out-of-class context: do students walk the talk?","type":"article-journal","volume":"32"},"uris":["http://www.mendeley.com/documents/?uuid=353ddcd1-602c-480c-a028-302966fc4f73","http://www.mendeley.com/documents/?uuid=73fdd2d9-62c0-4375-878e-a6a7e38d86ba"]}],"mendeley":{"formattedCitation":"(García Botero et al., 2019)","manualFormatting":"García Botero et al., (2019)","plainTextFormattedCitation":"(García Botero et al., 2019)","previouslyFormattedCitation":"(García Botero et al., 2019)"},"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García Botero et al., (2019)</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even discovered a lack of continuous motivation, self-monitoring, and self-management, which is mirrored in the app's low usage. Data shows that students have less time for out-of-class MALL throughout the school year and are more active during the vacations. Then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080/09588221.2017.1418754","ISSN":"17443210","abstract":"Combined with the ubiquity and constant connectivity of mobile devices, and with innovative approaches such as Data-Driven Learning (DDL), Natural Language Processing Technologies (NLPTs) as Open Educational Resources (OERs) could become a powerful tool for language learning as they promote individual and personalized learning. Using a questionnaire that was answered by language teachers (n = 230) in Spain and the UK, this research explores the extent to which OER NLPTs are currently known and used in adult foreign language learning. Our results suggest that teachers’ familiarity and use of OER NLPTs are very low. Although online dictionaries, collocation dictionaries and spell checkers are widely known, NLPTs appear to be generally underused in foreign language teaching. It was found that teachers prefer computer-based environments over mobile devices such as smartphones and tablets and that teachers’ qualification determines their familiarity with a wider range of OER NLPTs. This research offers insight into future applications of Language Processing Technologies as OERs in language learning.","author":[{"dropping-particle":"","family":"Pérez-Paredes","given":"Pascual","non-dropping-particle":"","parse-names":false,"suffix":""},{"dropping-particle":"","family":"Ordoñana Guillamón","given":"Carlos","non-dropping-particle":"","parse-names":false,"suffix":""},{"dropping-particle":"","family":"Aguado Jiménez","given":"Pilar","non-dropping-particle":"","parse-names":false,"suffix":""}],"container-title":"Computer Assisted Language Learning","id":"ITEM-1","issue":"5-6","issued":{"date-parts":[["2018"]]},"page":"522-545","publisher":"Taylor &amp; Francis","title":"Language teachers’ perceptions on the use of OER language processing technologies in MALL","type":"article-journal","volume":"31"},"uris":["http://www.mendeley.com/documents/?uuid=207a0f38-8039-47a6-a62d-be34741994cc","http://www.mendeley.com/documents/?uuid=1860540d-3759-4f28-b3e4-38c19a38a81c"]}],"mendeley":{"formattedCitation":"(Pérez-Paredes et al., 2018)","plainTextFormattedCitation":"(Pérez-Paredes et al., 2018)","previouslyFormattedCitation":"(Pérez-Paredes et al., 2018)"},"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Pérez-Paredes et al., 2018)</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in their article indicated that teachers' acquaintance with and use of OER Language Processing Technologies in MALL is quite limited. Teachers prefer computer-based environments to mobile devices such as smartphones and tablets. Finally,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080/09588221.2020.1770292","ISSN":"0958-8221","abstract":"The purpose of this paper is to investigate the views of freshmen on using their smartphones in learning English as a foreign language. The study was designed based on a quantitative associational ...","author":[{"dropping-particle":"","family":"Şad","given":"Süleyman Nihat","non-dropping-particle":"","parse-names":false,"suffix":""},{"dropping-particle":"","family":"Özer","given":"Niyazi","non-dropping-particle":"","parse-names":false,"suffix":""},{"dropping-particle":"","family":"Yakar","given":"Ümit","non-dropping-particle":"","parse-names":false,"suffix":""},{"dropping-particle":"","family":"Öztürk","given":"Fatih","non-dropping-particle":"","parse-names":false,"suffix":""}],"container-title":"Computer Assisted Language Learning","id":"ITEM-1","issue":"0","issued":{"date-parts":[["2020"]]},"page":"1-27","publisher":"Routledge","title":" Mobile or hostile? Using smartphones in learning English as a foreign language 1 ","type":"article-journal","volume":"0"},"uris":["http://www.mendeley.com/documents/?uuid=3bd917a1-cd59-4c45-8a9b-2082e651b93d","http://www.mendeley.com/documents/?uuid=37d70e35-11b1-4961-adca-bb7a2ed7f514"]}],"mendeley":{"formattedCitation":"(Şad et al., 2020)","plainTextFormattedCitation":"(Şad et al., 2020)","previouslyFormattedCitation":"(Şad et al., 2020)"},"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Şad et al., 2020)</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discovered the more time students spend online, the more harmful effects of cellphones on language acquisition they experience. </w:t>
      </w:r>
    </w:p>
    <w:p w14:paraId="5BEAD791"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p>
    <w:p w14:paraId="471301A2" w14:textId="54FB09F7" w:rsidR="00FE13F9"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 xml:space="preserve">Referring to these challenges,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DOI":"10.17936/pkelt.2018.30.1.001","ISSN":"1226-6566","abstract":"</w:instrText>
      </w:r>
      <w:r w:rsidRPr="00372405">
        <w:rPr>
          <w:rFonts w:ascii="Malgun Gothic" w:eastAsia="Malgun Gothic" w:hAnsi="Malgun Gothic" w:cs="Malgun Gothic" w:hint="eastAsia"/>
          <w:sz w:val="24"/>
          <w:szCs w:val="24"/>
          <w:lang w:eastAsia="en-US"/>
        </w:rPr>
        <w:instrText>이</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자료는</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국가지식</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연계기관과의</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협약에</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따라</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무료로</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제공됩니다</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원문을</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이용하시기</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위해서는</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연계기관의</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정책을</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따르고</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있으니</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궁금하신</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사항은</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연계기관을</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통해</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문의하시기</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바랍니다</w:instrText>
      </w:r>
      <w:r w:rsidRPr="00372405">
        <w:rPr>
          <w:rFonts w:ascii="Times New Roman" w:eastAsia="Calibri" w:hAnsi="Times New Roman" w:cs="Times New Roman"/>
          <w:sz w:val="24"/>
          <w:szCs w:val="24"/>
          <w:lang w:eastAsia="en-US"/>
        </w:rPr>
        <w:instrText xml:space="preserve"> … </w:instrText>
      </w:r>
      <w:r w:rsidRPr="00372405">
        <w:rPr>
          <w:rFonts w:ascii="Malgun Gothic" w:eastAsia="Malgun Gothic" w:hAnsi="Malgun Gothic" w:cs="Malgun Gothic" w:hint="eastAsia"/>
          <w:sz w:val="24"/>
          <w:szCs w:val="24"/>
          <w:lang w:eastAsia="en-US"/>
        </w:rPr>
        <w:instrText>개인</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고객인</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경우</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구매하기</w:instrText>
      </w:r>
      <w:r w:rsidRPr="00372405">
        <w:rPr>
          <w:rFonts w:ascii="Calibri" w:eastAsia="Calibri" w:hAnsi="Calibri" w:cs="Calibri" w:hint="eastAsia"/>
          <w:sz w:val="24"/>
          <w:szCs w:val="24"/>
          <w:lang w:eastAsia="en-US"/>
        </w:rPr>
        <w:instrText>”</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버튼을</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클릭해</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주세요</w:instrText>
      </w:r>
      <w:r w:rsidRPr="00372405">
        <w:rPr>
          <w:rFonts w:ascii="Calibri" w:eastAsia="Calibri" w:hAnsi="Calibri" w:cs="Calibri" w:hint="eastAsia"/>
          <w:sz w:val="24"/>
          <w:szCs w:val="24"/>
          <w:lang w:eastAsia="en-US"/>
        </w:rPr>
        <w:instrText>“</w:instrText>
      </w:r>
      <w:r w:rsidRPr="00372405">
        <w:rPr>
          <w:rFonts w:ascii="Malgun Gothic" w:eastAsia="Malgun Gothic" w:hAnsi="Malgun Gothic" w:cs="Malgun Gothic" w:hint="eastAsia"/>
          <w:sz w:val="24"/>
          <w:szCs w:val="24"/>
          <w:lang w:eastAsia="en-US"/>
        </w:rPr>
        <w:instrText>인터넷교보문고</w:instrText>
      </w:r>
      <w:r w:rsidRPr="00372405">
        <w:rPr>
          <w:rFonts w:ascii="Calibri" w:eastAsia="Calibri" w:hAnsi="Calibri" w:cs="Calibri" w:hint="eastAsia"/>
          <w:sz w:val="24"/>
          <w:szCs w:val="24"/>
          <w:lang w:eastAsia="en-US"/>
        </w:rPr>
        <w:instrText>”</w:instrText>
      </w:r>
      <w:r w:rsidRPr="00372405">
        <w:rPr>
          <w:rFonts w:ascii="Malgun Gothic" w:eastAsia="Malgun Gothic" w:hAnsi="Malgun Gothic" w:cs="Malgun Gothic" w:hint="eastAsia"/>
          <w:sz w:val="24"/>
          <w:szCs w:val="24"/>
          <w:lang w:eastAsia="en-US"/>
        </w:rPr>
        <w:instrText>에서</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본</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논문을</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구매하실</w:instrText>
      </w:r>
      <w:r w:rsidRPr="00372405">
        <w:rPr>
          <w:rFonts w:ascii="Times New Roman" w:eastAsia="Calibri" w:hAnsi="Times New Roman" w:cs="Times New Roman"/>
          <w:sz w:val="24"/>
          <w:szCs w:val="24"/>
          <w:lang w:eastAsia="en-US"/>
        </w:rPr>
        <w:instrText xml:space="preserve"> </w:instrText>
      </w:r>
      <w:r w:rsidRPr="00372405">
        <w:rPr>
          <w:rFonts w:ascii="Malgun Gothic" w:eastAsia="Malgun Gothic" w:hAnsi="Malgun Gothic" w:cs="Malgun Gothic" w:hint="eastAsia"/>
          <w:sz w:val="24"/>
          <w:szCs w:val="24"/>
          <w:lang w:eastAsia="en-US"/>
        </w:rPr>
        <w:instrText>수</w:instrText>
      </w:r>
      <w:r w:rsidRPr="00372405">
        <w:rPr>
          <w:rFonts w:ascii="Times New Roman" w:eastAsia="Calibri" w:hAnsi="Times New Roman" w:cs="Times New Roman"/>
          <w:sz w:val="24"/>
          <w:szCs w:val="24"/>
          <w:lang w:eastAsia="en-US"/>
        </w:rPr>
        <w:instrText xml:space="preserve"> …","author":[{"dropping-particle":"","family":"Heejung Jung","given":"","non-dropping-particle":"","parse-names":false,"suffix":""}],"container-title":"English Language Teaching","id":"ITEM-1","issue":"1","issued":{"date-parts":[["2018"]]},"page":"1-18","title":"Learners’ Resistance to Mobile-Assisted Language Learning (MALL)","type":"article-journal","volume":"30"},"uris":["http://www.mendeley.com/documents/?uuid=4ac501c2-832a-4d61-89ce-892695d903da","http://www.mendeley.com/documents/?uuid=0558fe73-a684-43de-8e6c-db89ce87836d"]}],"mendeley":{"formattedCitation":"(Heejung Jung, 2018)","manualFormatting":"Heejung Jung, (2018)","plainTextFormattedCitation":"(Heejung Jung, 2018)","previouslyFormattedCitation":"(Heejung Jung, 2018)"},"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Heejung Jung, (2018)</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xml:space="preserve"> suggest that practitioners should educate and train their instructors in a way that allows them to comprehend and respond to EFL learners' learning characteristic in applying MALL in their classroom. In addition, the government should be aware that just introducing new learning technology does not guarantee improved results. Lastly, all parties involved, including parents, students, instructors, schools, and governments, must see everything that could obstruct teaching and learning connected to MALL as an unavoidable need of the times. Stakeholder solutions and policies are expected in order to realize learning with technology integration and accomplish effective technology-oriented learning.</w:t>
      </w:r>
    </w:p>
    <w:p w14:paraId="3DBA24AB" w14:textId="291D8917" w:rsid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p>
    <w:p w14:paraId="6D211071" w14:textId="7515E20E"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b/>
          <w:bCs/>
          <w:sz w:val="24"/>
          <w:szCs w:val="24"/>
          <w:lang w:eastAsia="en-US"/>
        </w:rPr>
      </w:pPr>
      <w:r w:rsidRPr="00372405">
        <w:rPr>
          <w:rFonts w:ascii="Times New Roman" w:eastAsia="Calibri" w:hAnsi="Times New Roman" w:cs="Times New Roman"/>
          <w:b/>
          <w:bCs/>
          <w:sz w:val="24"/>
          <w:szCs w:val="24"/>
          <w:lang w:eastAsia="en-US"/>
        </w:rPr>
        <w:t>3.4 Pedagogical implication</w:t>
      </w:r>
    </w:p>
    <w:p w14:paraId="227038F5"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MALL has been extensively researched in ELT since its inception. Especially because the Covid epidemic has radically altered the educational landscape. MALL became a hot topic of conversation. MALL's teaching effectiveness has been demonstrated in various investigations. Positive ideas, impressions, and attitudes are also expressed by parents, students, and teachers. However, the review's findings highlight a number of obstacles that will make applying MALL in ELT problematic. The researcher presents numerous instructional implications based on the review's findings.</w:t>
      </w:r>
    </w:p>
    <w:p w14:paraId="4645E420"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p>
    <w:p w14:paraId="024D6EAE"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It is recommended that teachers be able to structure the learning phases in a way that is consistent with MALL's features. Despite the fact that it is an online method of learning, teachers must remember their responsibility to monitor, motivate, and involve students in order for them to continue actively interacting online. Because it is apparent that when students have their phones in their hands, there will be several distractions that might cause learning to be disrupted. Students, for example, may be unable to control their urges to do things with their devices that aren't necessary, such as clicking on game advertisements on Facebook. Additionally, people may become addicted to such products. Second, individuals may waste time speaking, updating their status, and commenting on other people's postings that are unrelated to or irrelevant to their language education. They may, for example, write things in their first language that are purely about their feelings toward their female pals (Ali, 2018).</w:t>
      </w:r>
    </w:p>
    <w:p w14:paraId="6F9BAE86"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p>
    <w:p w14:paraId="4283360E"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lastRenderedPageBreak/>
        <w:t xml:space="preserve">Furthermore, technology is one of the important tools of language learning activity; it helps learners to improve their language learning skills. Teachers should encourage their learners to use technology in increasing their language abilities. Therefore, teachers and students must have significant technological proficiency </w:t>
      </w:r>
      <w:r w:rsidRPr="00372405">
        <w:rPr>
          <w:rFonts w:ascii="Times New Roman" w:eastAsia="Calibri" w:hAnsi="Times New Roman" w:cs="Times New Roman"/>
          <w:sz w:val="24"/>
          <w:szCs w:val="24"/>
          <w:lang w:eastAsia="en-US"/>
        </w:rPr>
        <w:fldChar w:fldCharType="begin" w:fldLock="1"/>
      </w:r>
      <w:r w:rsidRPr="00372405">
        <w:rPr>
          <w:rFonts w:ascii="Times New Roman" w:eastAsia="Calibri" w:hAnsi="Times New Roman" w:cs="Times New Roman"/>
          <w:sz w:val="24"/>
          <w:szCs w:val="24"/>
          <w:lang w:eastAsia="en-US"/>
        </w:rPr>
        <w:instrText>ADDIN CSL_CITATION {"citationItems":[{"id":"ITEM-1","itemData":{"author":[{"dropping-particle":"","family":"Ahmadi","given":"Mohammad Reza","non-dropping-particle":"","parse-names":false,"suffix":""}],"id":"ITEM-1","issue":"January","issued":{"date-parts":[["2018"]]},"title":"The Use of Technology in English Language Learning: A Literature Review","type":"article-journal"},"uris":["http://www.mendeley.com/documents/?uuid=ad494e6d-0e83-4ec6-aa5b-9412793cb780","http://www.mendeley.com/documents/?uuid=9eac7788-630c-4227-95c8-7352530f0ca6"]}],"mendeley":{"formattedCitation":"(Ahmadi, 2018)","plainTextFormattedCitation":"(Ahmadi, 2018)","previouslyFormattedCitation":"(Ahmadi, 2018)"},"properties":{"noteIndex":0},"schema":"https://github.com/citation-style-language/schema/raw/master/csl-citation.json"}</w:instrText>
      </w:r>
      <w:r w:rsidRPr="00372405">
        <w:rPr>
          <w:rFonts w:ascii="Times New Roman" w:eastAsia="Calibri" w:hAnsi="Times New Roman" w:cs="Times New Roman"/>
          <w:sz w:val="24"/>
          <w:szCs w:val="24"/>
          <w:lang w:eastAsia="en-US"/>
        </w:rPr>
        <w:fldChar w:fldCharType="separate"/>
      </w:r>
      <w:r w:rsidRPr="00372405">
        <w:rPr>
          <w:rFonts w:ascii="Times New Roman" w:eastAsia="Calibri" w:hAnsi="Times New Roman" w:cs="Times New Roman"/>
          <w:noProof/>
          <w:sz w:val="24"/>
          <w:szCs w:val="24"/>
          <w:lang w:eastAsia="en-US"/>
        </w:rPr>
        <w:t>(Ahmadi, 2018)</w:t>
      </w:r>
      <w:r w:rsidRPr="00372405">
        <w:rPr>
          <w:rFonts w:ascii="Times New Roman" w:eastAsia="Calibri" w:hAnsi="Times New Roman" w:cs="Times New Roman"/>
          <w:sz w:val="24"/>
          <w:szCs w:val="24"/>
          <w:lang w:eastAsia="en-US"/>
        </w:rPr>
        <w:fldChar w:fldCharType="end"/>
      </w:r>
      <w:r w:rsidRPr="00372405">
        <w:rPr>
          <w:rFonts w:ascii="Times New Roman" w:eastAsia="Calibri" w:hAnsi="Times New Roman" w:cs="Times New Roman"/>
          <w:sz w:val="24"/>
          <w:szCs w:val="24"/>
          <w:lang w:eastAsia="en-US"/>
        </w:rPr>
        <w:t>. Teachers must be knowledgeable about the technology that will be utilized in the classroom, whether it is for teaching, constructing test, or assessing learning results. Students must also be technologically proficient so that they do not stutter when operating applications and software that they will later employ in their study. Teachers are supposed to be able to select the MALL application that best meets their needs while also taking into account students' socioeconomic circumstances. As noted by Chen and Lin (2018) that teachers and teaching practitioners are being motivated to develop their class instruction by incorporating mobile technology to satisfy students’ interests and needs. Teachers must utilize MALL with care so that pupils do not become overwhelmed while working on homework.</w:t>
      </w:r>
    </w:p>
    <w:p w14:paraId="3EBD8CBB"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p>
    <w:p w14:paraId="08CCAD04"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To conclude, the use of MALL needs to be evaluated periodically. Students and parents might be surveyed as part of the evaluation process. Teachers will be able to use the results of the survey to improve and create better MALL-based learning by reflecting on the results of the survey.</w:t>
      </w:r>
    </w:p>
    <w:p w14:paraId="2F162615" w14:textId="77777777" w:rsidR="00372405" w:rsidRPr="00372405" w:rsidRDefault="00372405" w:rsidP="00372405">
      <w:pPr>
        <w:tabs>
          <w:tab w:val="left" w:pos="630"/>
          <w:tab w:val="left" w:pos="810"/>
        </w:tabs>
        <w:contextualSpacing/>
        <w:jc w:val="both"/>
        <w:rPr>
          <w:rFonts w:ascii="Times New Roman" w:eastAsia="Calibri" w:hAnsi="Times New Roman" w:cs="Times New Roman"/>
          <w:sz w:val="24"/>
          <w:szCs w:val="24"/>
          <w:lang w:eastAsia="en-US"/>
        </w:rPr>
      </w:pPr>
    </w:p>
    <w:p w14:paraId="6F4AB734" w14:textId="77777777" w:rsidR="00BC728F" w:rsidRPr="001C24A7" w:rsidRDefault="00BC728F" w:rsidP="00F66369">
      <w:pPr>
        <w:spacing w:after="0" w:line="240" w:lineRule="auto"/>
        <w:jc w:val="both"/>
        <w:rPr>
          <w:rFonts w:ascii="Times New Roman" w:hAnsi="Times New Roman" w:cs="Times New Roman"/>
          <w:b/>
          <w:sz w:val="24"/>
          <w:szCs w:val="24"/>
        </w:rPr>
      </w:pPr>
    </w:p>
    <w:p w14:paraId="2EF81B1B" w14:textId="76723613" w:rsidR="00BC728F" w:rsidRPr="00BC728F" w:rsidRDefault="00C414B5" w:rsidP="00BC728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33B799C" w14:textId="77777777" w:rsidR="00372405" w:rsidRPr="00372405" w:rsidRDefault="00372405" w:rsidP="00372405">
      <w:pPr>
        <w:shd w:val="clear" w:color="auto" w:fill="FFFFFF"/>
        <w:tabs>
          <w:tab w:val="left" w:pos="3195"/>
          <w:tab w:val="left" w:pos="4273"/>
        </w:tabs>
        <w:contextualSpacing/>
        <w:jc w:val="both"/>
        <w:rPr>
          <w:rFonts w:ascii="Times New Roman" w:eastAsia="Calibri" w:hAnsi="Times New Roman" w:cs="Times New Roman"/>
          <w:sz w:val="24"/>
          <w:szCs w:val="24"/>
          <w:lang w:eastAsia="en-US"/>
        </w:rPr>
      </w:pPr>
      <w:r w:rsidRPr="00372405">
        <w:rPr>
          <w:rFonts w:ascii="Times New Roman" w:eastAsia="Calibri" w:hAnsi="Times New Roman" w:cs="Times New Roman"/>
          <w:sz w:val="24"/>
          <w:szCs w:val="24"/>
          <w:lang w:eastAsia="en-US"/>
        </w:rPr>
        <w:t>This current study reviewed previous findings on the efficacy, perception, issues and challenges, and pedagogical implications of MALL in ELT. The study's findings demonstrated that MALL is effective in ELT in terms of English language teaching and learning. MALL has a good impact on students' English language development, which leads to positive outcomes, according to the overall findings. While, parents, teachers, and students expressed an interest in promoting MALL in ELT. Teachers were enthusiastic about MALL and felt that it could be utilized to teach English. MALL also had a positive influence in educational contexts, with students enthusiastic about utilizing it in English classes. They also believe that MALL provides them with numerous benefits when performing their tasks. Due to the issues of limitation faced by teacher and students in applying and using MALL in ELT; psychological limitations, pedagogical limitations, technical limitations, it is expected that stakeholder find solutions and policies in order to realize effective technology-oriented learning in ELT. Referring to the issues, several pedagogical implications are offered for the accomplished successful MALL-based approach in ELT. However, more research is required to review more extensively the efficacy, perceptions, issues and challenges of MALL on wide range aspects of ELT phenomena with a larger number of publications.</w:t>
      </w:r>
    </w:p>
    <w:p w14:paraId="08306265" w14:textId="77777777" w:rsidR="00372405" w:rsidRDefault="00372405" w:rsidP="00BC728F">
      <w:pPr>
        <w:spacing w:after="0" w:line="240" w:lineRule="auto"/>
        <w:jc w:val="both"/>
        <w:rPr>
          <w:rFonts w:ascii="Times New Roman" w:hAnsi="Times New Roman" w:cs="Times New Roman"/>
          <w:b/>
          <w:bCs/>
          <w:sz w:val="24"/>
          <w:szCs w:val="24"/>
        </w:rPr>
      </w:pPr>
    </w:p>
    <w:p w14:paraId="4694AD31" w14:textId="4BFD111F" w:rsidR="00A13DDE" w:rsidRPr="001C24A7" w:rsidRDefault="00BC728F" w:rsidP="00F66369">
      <w:pPr>
        <w:spacing w:after="0" w:line="240" w:lineRule="auto"/>
        <w:jc w:val="both"/>
        <w:rPr>
          <w:rFonts w:ascii="Times New Roman" w:hAnsi="Times New Roman" w:cs="Times New Roman"/>
          <w:b/>
          <w:sz w:val="24"/>
          <w:szCs w:val="24"/>
        </w:rPr>
      </w:pPr>
      <w:r w:rsidRPr="00BC728F">
        <w:rPr>
          <w:rFonts w:ascii="Times New Roman" w:hAnsi="Times New Roman" w:cs="Times New Roman"/>
          <w:b/>
          <w:sz w:val="24"/>
          <w:szCs w:val="24"/>
        </w:rPr>
        <w:t> </w:t>
      </w:r>
    </w:p>
    <w:p w14:paraId="0F984C63" w14:textId="348DC2FF" w:rsidR="008B16C4" w:rsidRDefault="00C414B5" w:rsidP="008B16C4">
      <w:pPr>
        <w:spacing w:after="0" w:line="240" w:lineRule="auto"/>
        <w:jc w:val="both"/>
        <w:rPr>
          <w:rFonts w:ascii="Times New Roman" w:hAnsi="Times New Roman" w:cs="Times New Roman"/>
          <w:b/>
          <w:sz w:val="24"/>
          <w:szCs w:val="24"/>
        </w:rPr>
      </w:pPr>
      <w:r w:rsidRPr="00C414B5">
        <w:rPr>
          <w:rFonts w:ascii="Times New Roman" w:hAnsi="Times New Roman" w:cs="Times New Roman"/>
          <w:b/>
          <w:sz w:val="24"/>
          <w:szCs w:val="24"/>
        </w:rPr>
        <w:t>REFERENCE</w:t>
      </w:r>
      <w:r>
        <w:rPr>
          <w:rFonts w:ascii="Times New Roman" w:hAnsi="Times New Roman" w:cs="Times New Roman"/>
          <w:b/>
          <w:sz w:val="24"/>
          <w:szCs w:val="24"/>
        </w:rPr>
        <w:t>S</w:t>
      </w:r>
      <w:r w:rsidRPr="00C414B5">
        <w:rPr>
          <w:rFonts w:ascii="Times New Roman" w:hAnsi="Times New Roman" w:cs="Times New Roman"/>
          <w:b/>
          <w:sz w:val="24"/>
          <w:szCs w:val="24"/>
        </w:rPr>
        <w:t xml:space="preserve"> </w:t>
      </w:r>
    </w:p>
    <w:p w14:paraId="373202EC"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43052D">
        <w:rPr>
          <w:rFonts w:ascii="Times New Roman" w:hAnsi="Times New Roman" w:cs="Times New Roman"/>
          <w:sz w:val="24"/>
          <w:szCs w:val="24"/>
        </w:rPr>
        <w:fldChar w:fldCharType="begin" w:fldLock="1"/>
      </w:r>
      <w:r w:rsidRPr="0043052D">
        <w:rPr>
          <w:rFonts w:ascii="Times New Roman" w:hAnsi="Times New Roman" w:cs="Times New Roman"/>
          <w:sz w:val="24"/>
          <w:szCs w:val="24"/>
        </w:rPr>
        <w:instrText xml:space="preserve">ADDIN Mendeley Bibliography CSL_BIBLIOGRAPHY </w:instrText>
      </w:r>
      <w:r w:rsidRPr="0043052D">
        <w:rPr>
          <w:rFonts w:ascii="Times New Roman" w:hAnsi="Times New Roman" w:cs="Times New Roman"/>
          <w:sz w:val="24"/>
          <w:szCs w:val="24"/>
        </w:rPr>
        <w:fldChar w:fldCharType="separate"/>
      </w:r>
      <w:r w:rsidRPr="00E25A5F">
        <w:rPr>
          <w:rFonts w:ascii="Times New Roman" w:hAnsi="Times New Roman" w:cs="Times New Roman"/>
          <w:noProof/>
          <w:sz w:val="24"/>
          <w:szCs w:val="24"/>
        </w:rPr>
        <w:t xml:space="preserve">Ahmadi, M. R. (2018). </w:t>
      </w:r>
      <w:r w:rsidRPr="00E25A5F">
        <w:rPr>
          <w:rFonts w:ascii="Times New Roman" w:hAnsi="Times New Roman" w:cs="Times New Roman"/>
          <w:i/>
          <w:iCs/>
          <w:noProof/>
          <w:sz w:val="24"/>
          <w:szCs w:val="24"/>
        </w:rPr>
        <w:t>The Use of Technology in English Language Learning: A Literature Review</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January</w:t>
      </w:r>
      <w:r w:rsidRPr="00E25A5F">
        <w:rPr>
          <w:rFonts w:ascii="Times New Roman" w:hAnsi="Times New Roman" w:cs="Times New Roman"/>
          <w:noProof/>
          <w:sz w:val="24"/>
          <w:szCs w:val="24"/>
        </w:rPr>
        <w:t>.</w:t>
      </w:r>
    </w:p>
    <w:p w14:paraId="14A6D794"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Al-Ahdal, A. A. M. H., &amp; Alharbi, M. A. (2021). MALL in Collaborative Learning as a Vocabulary-Enhancing Tool for EFL Learners: A Study Across Two Universities in Saudi Arabia. </w:t>
      </w:r>
      <w:r w:rsidRPr="00E25A5F">
        <w:rPr>
          <w:rFonts w:ascii="Times New Roman" w:hAnsi="Times New Roman" w:cs="Times New Roman"/>
          <w:i/>
          <w:iCs/>
          <w:noProof/>
          <w:sz w:val="24"/>
          <w:szCs w:val="24"/>
        </w:rPr>
        <w:t>SAGE Open</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1</w:t>
      </w:r>
      <w:r w:rsidRPr="00E25A5F">
        <w:rPr>
          <w:rFonts w:ascii="Times New Roman" w:hAnsi="Times New Roman" w:cs="Times New Roman"/>
          <w:noProof/>
          <w:sz w:val="24"/>
          <w:szCs w:val="24"/>
        </w:rPr>
        <w:t>(1). https://doi.org/10.1177/2158244021999062</w:t>
      </w:r>
    </w:p>
    <w:p w14:paraId="5FA8F2F3"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Ali, M., Mahmood, M. A., Ali, M. M., Mahmood, M. A., &amp; Yasmeen, T. (2020). </w:t>
      </w:r>
      <w:r w:rsidRPr="00E25A5F">
        <w:rPr>
          <w:rFonts w:ascii="Times New Roman" w:hAnsi="Times New Roman" w:cs="Times New Roman"/>
          <w:i/>
          <w:iCs/>
          <w:noProof/>
          <w:sz w:val="24"/>
          <w:szCs w:val="24"/>
        </w:rPr>
        <w:t xml:space="preserve">" Exploring the </w:t>
      </w:r>
      <w:r w:rsidRPr="00E25A5F">
        <w:rPr>
          <w:rFonts w:ascii="Times New Roman" w:hAnsi="Times New Roman" w:cs="Times New Roman"/>
          <w:i/>
          <w:iCs/>
          <w:noProof/>
          <w:sz w:val="24"/>
          <w:szCs w:val="24"/>
        </w:rPr>
        <w:lastRenderedPageBreak/>
        <w:t>efficacy of Mobile Assisted Language learning amongst Pakistani ESL learners : An attitudinal Study "</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7</w:t>
      </w:r>
      <w:r w:rsidRPr="00E25A5F">
        <w:rPr>
          <w:rFonts w:ascii="Times New Roman" w:hAnsi="Times New Roman" w:cs="Times New Roman"/>
          <w:noProof/>
          <w:sz w:val="24"/>
          <w:szCs w:val="24"/>
        </w:rPr>
        <w:t>(9), 9787–9807.</w:t>
      </w:r>
    </w:p>
    <w:p w14:paraId="6F7D383B"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Alkhudair, R. Y. (2020). Mobile assisted language learning in saudi efl classrooms: Effectiveness, perception, and attitude. </w:t>
      </w:r>
      <w:r w:rsidRPr="00E25A5F">
        <w:rPr>
          <w:rFonts w:ascii="Times New Roman" w:hAnsi="Times New Roman" w:cs="Times New Roman"/>
          <w:i/>
          <w:iCs/>
          <w:noProof/>
          <w:sz w:val="24"/>
          <w:szCs w:val="24"/>
        </w:rPr>
        <w:t>Theory and Practice in Language Studies</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0</w:t>
      </w:r>
      <w:r w:rsidRPr="00E25A5F">
        <w:rPr>
          <w:rFonts w:ascii="Times New Roman" w:hAnsi="Times New Roman" w:cs="Times New Roman"/>
          <w:noProof/>
          <w:sz w:val="24"/>
          <w:szCs w:val="24"/>
        </w:rPr>
        <w:t>(12), 1620–1627. https://doi.org/10.17507/tpls.1012.16</w:t>
      </w:r>
    </w:p>
    <w:p w14:paraId="31E3151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Chen, Y., Carger, C. L., &amp; Smith, T. J. (2017). Mobile-assisted narrative writing practice for young english language learners from a funds of knowledge approach. </w:t>
      </w:r>
      <w:r w:rsidRPr="00E25A5F">
        <w:rPr>
          <w:rFonts w:ascii="Times New Roman" w:hAnsi="Times New Roman" w:cs="Times New Roman"/>
          <w:i/>
          <w:iCs/>
          <w:noProof/>
          <w:sz w:val="24"/>
          <w:szCs w:val="24"/>
        </w:rPr>
        <w:t>Language Learning and Technology</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21</w:t>
      </w:r>
      <w:r w:rsidRPr="00E25A5F">
        <w:rPr>
          <w:rFonts w:ascii="Times New Roman" w:hAnsi="Times New Roman" w:cs="Times New Roman"/>
          <w:noProof/>
          <w:sz w:val="24"/>
          <w:szCs w:val="24"/>
        </w:rPr>
        <w:t>(1), 28–41.</w:t>
      </w:r>
    </w:p>
    <w:p w14:paraId="6FADBFBE"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CHOLİS, H. W. N. (2021). Students’ Roles in Learning English through Mobile Assisted Language Learning (MALL): A Teachers’ Beliefs View. </w:t>
      </w:r>
      <w:r w:rsidRPr="00E25A5F">
        <w:rPr>
          <w:rFonts w:ascii="Times New Roman" w:hAnsi="Times New Roman" w:cs="Times New Roman"/>
          <w:i/>
          <w:iCs/>
          <w:noProof/>
          <w:sz w:val="24"/>
          <w:szCs w:val="24"/>
        </w:rPr>
        <w:t>International Journal of Educational Research Review</w:t>
      </w:r>
      <w:r w:rsidRPr="00E25A5F">
        <w:rPr>
          <w:rFonts w:ascii="Times New Roman" w:hAnsi="Times New Roman" w:cs="Times New Roman"/>
          <w:noProof/>
          <w:sz w:val="24"/>
          <w:szCs w:val="24"/>
        </w:rPr>
        <w:t>, 169–175. https://doi.org/10.24331/ijere.869600</w:t>
      </w:r>
    </w:p>
    <w:p w14:paraId="77A1BD6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Cukalevska, M., &amp; Johansson, E. (2020). </w:t>
      </w:r>
      <w:r w:rsidRPr="00E25A5F">
        <w:rPr>
          <w:rFonts w:ascii="Times New Roman" w:hAnsi="Times New Roman" w:cs="Times New Roman"/>
          <w:i/>
          <w:iCs/>
          <w:noProof/>
          <w:sz w:val="24"/>
          <w:szCs w:val="24"/>
        </w:rPr>
        <w:t>Independent Project with Specialization in English The Impact of MALL on English Grammar Learning</w:t>
      </w:r>
      <w:r w:rsidRPr="00E25A5F">
        <w:rPr>
          <w:rFonts w:ascii="Times New Roman" w:hAnsi="Times New Roman" w:cs="Times New Roman"/>
          <w:noProof/>
          <w:sz w:val="24"/>
          <w:szCs w:val="24"/>
        </w:rPr>
        <w:t>.</w:t>
      </w:r>
    </w:p>
    <w:p w14:paraId="12ED03E6"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Daǧdeler, K. O., Konca, M. Y., &amp; Demiröz, H. (2020). The effect of mobile-assisted language learning (MALL) on EFL learners’ collocation learning. </w:t>
      </w:r>
      <w:r w:rsidRPr="00E25A5F">
        <w:rPr>
          <w:rFonts w:ascii="Times New Roman" w:hAnsi="Times New Roman" w:cs="Times New Roman"/>
          <w:i/>
          <w:iCs/>
          <w:noProof/>
          <w:sz w:val="24"/>
          <w:szCs w:val="24"/>
        </w:rPr>
        <w:t>Journal of Language and Linguistic Studies</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6</w:t>
      </w:r>
      <w:r w:rsidRPr="00E25A5F">
        <w:rPr>
          <w:rFonts w:ascii="Times New Roman" w:hAnsi="Times New Roman" w:cs="Times New Roman"/>
          <w:noProof/>
          <w:sz w:val="24"/>
          <w:szCs w:val="24"/>
        </w:rPr>
        <w:t>(1), 489–509. https://doi.org/10.17263/JLLS.712891</w:t>
      </w:r>
    </w:p>
    <w:p w14:paraId="29BB476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i/>
          <w:iCs/>
          <w:noProof/>
          <w:sz w:val="24"/>
          <w:szCs w:val="24"/>
        </w:rPr>
        <w:t>Doing a Systematic Review A Student′s Guide by Angela Boland (editor), Gemma Cherry (editor), Rumona Dickson (editor) (z-lib.org).epub.pdf</w:t>
      </w:r>
      <w:r w:rsidRPr="00E25A5F">
        <w:rPr>
          <w:rFonts w:ascii="Times New Roman" w:hAnsi="Times New Roman" w:cs="Times New Roman"/>
          <w:noProof/>
          <w:sz w:val="24"/>
          <w:szCs w:val="24"/>
        </w:rPr>
        <w:t>. (n.d.).</w:t>
      </w:r>
    </w:p>
    <w:p w14:paraId="10AFF545"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García Botero, G., Questier, F., &amp; Zhu, C. (2019). Self-directed language learning in a mobile-assisted, out-of-class context: do students walk the talk? </w:t>
      </w:r>
      <w:r w:rsidRPr="00E25A5F">
        <w:rPr>
          <w:rFonts w:ascii="Times New Roman" w:hAnsi="Times New Roman" w:cs="Times New Roman"/>
          <w:i/>
          <w:iCs/>
          <w:noProof/>
          <w:sz w:val="24"/>
          <w:szCs w:val="24"/>
        </w:rPr>
        <w:t>Computer Assisted Language Learn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32</w:t>
      </w:r>
      <w:r w:rsidRPr="00E25A5F">
        <w:rPr>
          <w:rFonts w:ascii="Times New Roman" w:hAnsi="Times New Roman" w:cs="Times New Roman"/>
          <w:noProof/>
          <w:sz w:val="24"/>
          <w:szCs w:val="24"/>
        </w:rPr>
        <w:t>(1–2), 71–97. https://doi.org/10.1080/09588221.2018.1485707</w:t>
      </w:r>
    </w:p>
    <w:p w14:paraId="49611548"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Gonulal, T. (2019). The use of instagram as a mobile-assisted language learning tool. </w:t>
      </w:r>
      <w:r w:rsidRPr="00E25A5F">
        <w:rPr>
          <w:rFonts w:ascii="Times New Roman" w:hAnsi="Times New Roman" w:cs="Times New Roman"/>
          <w:i/>
          <w:iCs/>
          <w:noProof/>
          <w:sz w:val="24"/>
          <w:szCs w:val="24"/>
        </w:rPr>
        <w:t>Contemporary Educational Technology</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0</w:t>
      </w:r>
      <w:r w:rsidRPr="00E25A5F">
        <w:rPr>
          <w:rFonts w:ascii="Times New Roman" w:hAnsi="Times New Roman" w:cs="Times New Roman"/>
          <w:noProof/>
          <w:sz w:val="24"/>
          <w:szCs w:val="24"/>
        </w:rPr>
        <w:t>(3), 309–323. https://doi.org/10.30935/cet.590108</w:t>
      </w:r>
    </w:p>
    <w:p w14:paraId="2C7A545B"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Gu, S. (2018). </w:t>
      </w:r>
      <w:r w:rsidRPr="00E25A5F">
        <w:rPr>
          <w:rFonts w:ascii="Times New Roman" w:hAnsi="Times New Roman" w:cs="Times New Roman"/>
          <w:i/>
          <w:iCs/>
          <w:noProof/>
          <w:sz w:val="24"/>
          <w:szCs w:val="24"/>
        </w:rPr>
        <w:t>Effect of Annotation Preferences of the EFL Students ’ on Their Level of Vocabulary Recall and Retention</w:t>
      </w:r>
      <w:r w:rsidRPr="00E25A5F">
        <w:rPr>
          <w:rFonts w:ascii="Times New Roman" w:hAnsi="Times New Roman" w:cs="Times New Roman"/>
          <w:noProof/>
          <w:sz w:val="24"/>
          <w:szCs w:val="24"/>
        </w:rPr>
        <w:t>. https://doi.org/10.1177/0735633118796843</w:t>
      </w:r>
    </w:p>
    <w:p w14:paraId="6C0301CB"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Guo, M., &amp; Wang, M. (2018). Integrating WeChat-based Mobile-Assisted Language Learning into College English Teaching. </w:t>
      </w:r>
      <w:r w:rsidRPr="00E25A5F">
        <w:rPr>
          <w:rFonts w:ascii="Times New Roman" w:hAnsi="Times New Roman" w:cs="Times New Roman"/>
          <w:i/>
          <w:iCs/>
          <w:noProof/>
          <w:sz w:val="24"/>
          <w:szCs w:val="24"/>
        </w:rPr>
        <w:t>EAI Endorsed Transactions on E-Learn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5</w:t>
      </w:r>
      <w:r w:rsidRPr="00E25A5F">
        <w:rPr>
          <w:rFonts w:ascii="Times New Roman" w:hAnsi="Times New Roman" w:cs="Times New Roman"/>
          <w:noProof/>
          <w:sz w:val="24"/>
          <w:szCs w:val="24"/>
        </w:rPr>
        <w:t>(17), 155646. https://doi.org/10.4108/eai.25-9-2018.155646</w:t>
      </w:r>
    </w:p>
    <w:p w14:paraId="4A68C7A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Heejung Jung. (2018). Learners’ Resistance to Mobile-Assisted Language Learning (MALL). </w:t>
      </w:r>
      <w:r w:rsidRPr="00E25A5F">
        <w:rPr>
          <w:rFonts w:ascii="Times New Roman" w:hAnsi="Times New Roman" w:cs="Times New Roman"/>
          <w:i/>
          <w:iCs/>
          <w:noProof/>
          <w:sz w:val="24"/>
          <w:szCs w:val="24"/>
        </w:rPr>
        <w:t>English Language Teach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30</w:t>
      </w:r>
      <w:r w:rsidRPr="00E25A5F">
        <w:rPr>
          <w:rFonts w:ascii="Times New Roman" w:hAnsi="Times New Roman" w:cs="Times New Roman"/>
          <w:noProof/>
          <w:sz w:val="24"/>
          <w:szCs w:val="24"/>
        </w:rPr>
        <w:t>(1), 1–18. https://doi.org/10.17936/pkelt.2018.30.1.001</w:t>
      </w:r>
    </w:p>
    <w:p w14:paraId="30C1064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Jebur, M. S. (2020). The Use of Mobile–Assisted Language Learning (MALL) by Iraqi EFL College Students’ and their Attitudes Towards it. </w:t>
      </w:r>
      <w:r w:rsidRPr="00E25A5F">
        <w:rPr>
          <w:rFonts w:ascii="Times New Roman" w:hAnsi="Times New Roman" w:cs="Times New Roman"/>
          <w:i/>
          <w:iCs/>
          <w:noProof/>
          <w:sz w:val="24"/>
          <w:szCs w:val="24"/>
        </w:rPr>
        <w:t>Journal of University of Babylon for Humanities</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2</w:t>
      </w:r>
      <w:r w:rsidRPr="00E25A5F">
        <w:rPr>
          <w:rFonts w:ascii="Times New Roman" w:hAnsi="Times New Roman" w:cs="Times New Roman"/>
          <w:noProof/>
          <w:sz w:val="24"/>
          <w:szCs w:val="24"/>
        </w:rPr>
        <w:t>, 150–160.</w:t>
      </w:r>
    </w:p>
    <w:p w14:paraId="781B7244"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Jones, M., Buchanan, G., &amp; Thimbleby, H. (2003). </w:t>
      </w:r>
      <w:r w:rsidRPr="00E25A5F">
        <w:rPr>
          <w:rFonts w:ascii="Times New Roman" w:hAnsi="Times New Roman" w:cs="Times New Roman"/>
          <w:i/>
          <w:iCs/>
          <w:noProof/>
          <w:sz w:val="24"/>
          <w:szCs w:val="24"/>
        </w:rPr>
        <w:t>Improving web search on small screen devices</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5</w:t>
      </w:r>
      <w:r w:rsidRPr="00E25A5F">
        <w:rPr>
          <w:rFonts w:ascii="Times New Roman" w:hAnsi="Times New Roman" w:cs="Times New Roman"/>
          <w:noProof/>
          <w:sz w:val="24"/>
          <w:szCs w:val="24"/>
        </w:rPr>
        <w:t>, 479–495. https://doi.org/10.1016/S0953-5438(03)00036-5</w:t>
      </w:r>
    </w:p>
    <w:p w14:paraId="4FFB80AE"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Katemba, C. V. (2021). Enhancing Vocabulary Performance through Mobile Assisted Language Learning at a Rural School in Indonesia. </w:t>
      </w:r>
      <w:r w:rsidRPr="00E25A5F">
        <w:rPr>
          <w:rFonts w:ascii="Times New Roman" w:hAnsi="Times New Roman" w:cs="Times New Roman"/>
          <w:i/>
          <w:iCs/>
          <w:noProof/>
          <w:sz w:val="24"/>
          <w:szCs w:val="24"/>
        </w:rPr>
        <w:t xml:space="preserve">Acuity: Journal of English Language Pedagogy, </w:t>
      </w:r>
      <w:r w:rsidRPr="00E25A5F">
        <w:rPr>
          <w:rFonts w:ascii="Times New Roman" w:hAnsi="Times New Roman" w:cs="Times New Roman"/>
          <w:i/>
          <w:iCs/>
          <w:noProof/>
          <w:sz w:val="24"/>
          <w:szCs w:val="24"/>
        </w:rPr>
        <w:lastRenderedPageBreak/>
        <w:t>Literature and Culture</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6</w:t>
      </w:r>
      <w:r w:rsidRPr="00E25A5F">
        <w:rPr>
          <w:rFonts w:ascii="Times New Roman" w:hAnsi="Times New Roman" w:cs="Times New Roman"/>
          <w:noProof/>
          <w:sz w:val="24"/>
          <w:szCs w:val="24"/>
        </w:rPr>
        <w:t>(1), 1–11. https://doi.org/10.35974/acuity.v6i1.2457</w:t>
      </w:r>
    </w:p>
    <w:p w14:paraId="7E84754A"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Khodabandeh, F., ed-din Alian, J., &amp; Soleimani, H. (2017). The effect of MALL-based tasks on EFL learners’ grammar learning. </w:t>
      </w:r>
      <w:r w:rsidRPr="00E25A5F">
        <w:rPr>
          <w:rFonts w:ascii="Times New Roman" w:hAnsi="Times New Roman" w:cs="Times New Roman"/>
          <w:i/>
          <w:iCs/>
          <w:noProof/>
          <w:sz w:val="24"/>
          <w:szCs w:val="24"/>
        </w:rPr>
        <w:t>Teaching English with Technology</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7</w:t>
      </w:r>
      <w:r w:rsidRPr="00E25A5F">
        <w:rPr>
          <w:rFonts w:ascii="Times New Roman" w:hAnsi="Times New Roman" w:cs="Times New Roman"/>
          <w:noProof/>
          <w:sz w:val="24"/>
          <w:szCs w:val="24"/>
        </w:rPr>
        <w:t>(2), 29–41.</w:t>
      </w:r>
    </w:p>
    <w:p w14:paraId="3A948F2B"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Lin, J. J., &amp; Lin, H. (2019). Mobile-assisted ESL/EFL vocabulary learning: a systematic review and meta-analysis. </w:t>
      </w:r>
      <w:r w:rsidRPr="00E25A5F">
        <w:rPr>
          <w:rFonts w:ascii="Times New Roman" w:hAnsi="Times New Roman" w:cs="Times New Roman"/>
          <w:i/>
          <w:iCs/>
          <w:noProof/>
          <w:sz w:val="24"/>
          <w:szCs w:val="24"/>
        </w:rPr>
        <w:t>Computer Assisted Language Learn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32</w:t>
      </w:r>
      <w:r w:rsidRPr="00E25A5F">
        <w:rPr>
          <w:rFonts w:ascii="Times New Roman" w:hAnsi="Times New Roman" w:cs="Times New Roman"/>
          <w:noProof/>
          <w:sz w:val="24"/>
          <w:szCs w:val="24"/>
        </w:rPr>
        <w:t>(8), 878–919. https://doi.org/10.1080/09588221.2018.1541359</w:t>
      </w:r>
    </w:p>
    <w:p w14:paraId="7045450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Mahdi, H. S. (2018). Effectiveness of Mobile Devices on Vocabulary Learning: A Meta-Analysis. </w:t>
      </w:r>
      <w:r w:rsidRPr="00E25A5F">
        <w:rPr>
          <w:rFonts w:ascii="Times New Roman" w:hAnsi="Times New Roman" w:cs="Times New Roman"/>
          <w:i/>
          <w:iCs/>
          <w:noProof/>
          <w:sz w:val="24"/>
          <w:szCs w:val="24"/>
        </w:rPr>
        <w:t>Journal of Educational Computing Research</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56</w:t>
      </w:r>
      <w:r w:rsidRPr="00E25A5F">
        <w:rPr>
          <w:rFonts w:ascii="Times New Roman" w:hAnsi="Times New Roman" w:cs="Times New Roman"/>
          <w:noProof/>
          <w:sz w:val="24"/>
          <w:szCs w:val="24"/>
        </w:rPr>
        <w:t>(1), 134–154. https://doi.org/10.1177/0735633117698826</w:t>
      </w:r>
    </w:p>
    <w:p w14:paraId="2C76FB29"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Mengorio, T. M., &amp; Dumlao, R. (2019). The Effect of Integrating Mobile Application in Language Learning: An Experimental Study. </w:t>
      </w:r>
      <w:r w:rsidRPr="00E25A5F">
        <w:rPr>
          <w:rFonts w:ascii="Times New Roman" w:hAnsi="Times New Roman" w:cs="Times New Roman"/>
          <w:i/>
          <w:iCs/>
          <w:noProof/>
          <w:sz w:val="24"/>
          <w:szCs w:val="24"/>
        </w:rPr>
        <w:t>JET (Journal of English Teach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5</w:t>
      </w:r>
      <w:r w:rsidRPr="00E25A5F">
        <w:rPr>
          <w:rFonts w:ascii="Times New Roman" w:hAnsi="Times New Roman" w:cs="Times New Roman"/>
          <w:noProof/>
          <w:sz w:val="24"/>
          <w:szCs w:val="24"/>
        </w:rPr>
        <w:t>(1), 50. https://doi.org/10.33541/jet.v5i1.959</w:t>
      </w:r>
    </w:p>
    <w:p w14:paraId="6B8E1C0C"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Mortazavi, M., Nasution, M. K. M., Abdolahzadeh, F., Behroozi, M., &amp; Davarpanah, A. (2021). Sustainable learning environment by mobile-assisted language learning methods on the improvement of productive and receptive foreign language skills: A comparative study for asian universities. </w:t>
      </w:r>
      <w:r w:rsidRPr="00E25A5F">
        <w:rPr>
          <w:rFonts w:ascii="Times New Roman" w:hAnsi="Times New Roman" w:cs="Times New Roman"/>
          <w:i/>
          <w:iCs/>
          <w:noProof/>
          <w:sz w:val="24"/>
          <w:szCs w:val="24"/>
        </w:rPr>
        <w:t>Sustainability (Switzerland)</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3</w:t>
      </w:r>
      <w:r w:rsidRPr="00E25A5F">
        <w:rPr>
          <w:rFonts w:ascii="Times New Roman" w:hAnsi="Times New Roman" w:cs="Times New Roman"/>
          <w:noProof/>
          <w:sz w:val="24"/>
          <w:szCs w:val="24"/>
        </w:rPr>
        <w:t>(11). https://doi.org/10.3390/su13116328</w:t>
      </w:r>
    </w:p>
    <w:p w14:paraId="45D6F57D"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Nuraeni, C., Carolina, I., Supriyatna, A., Widiati, W., &amp; Bahri, S. (2020). Mobile-Assisted Language Learning (MALL): Students’ Perception and Problems towards Mobile Learning in English Language. </w:t>
      </w:r>
      <w:r w:rsidRPr="00E25A5F">
        <w:rPr>
          <w:rFonts w:ascii="Times New Roman" w:hAnsi="Times New Roman" w:cs="Times New Roman"/>
          <w:i/>
          <w:iCs/>
          <w:noProof/>
          <w:sz w:val="24"/>
          <w:szCs w:val="24"/>
        </w:rPr>
        <w:t>Journal of Physics: Conference Series</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1641</w:t>
      </w:r>
      <w:r w:rsidRPr="00E25A5F">
        <w:rPr>
          <w:rFonts w:ascii="Times New Roman" w:hAnsi="Times New Roman" w:cs="Times New Roman"/>
          <w:noProof/>
          <w:sz w:val="24"/>
          <w:szCs w:val="24"/>
        </w:rPr>
        <w:t>(1). https://doi.org/10.1088/1742-6596/1641/1/012027</w:t>
      </w:r>
    </w:p>
    <w:p w14:paraId="6294A36F"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Ok, M. W., &amp; Ratliffe, K. T. (2018). Use of Mobile Devices for English Language Learner Students in the United States: A Research Synthesis. </w:t>
      </w:r>
      <w:r w:rsidRPr="00E25A5F">
        <w:rPr>
          <w:rFonts w:ascii="Times New Roman" w:hAnsi="Times New Roman" w:cs="Times New Roman"/>
          <w:i/>
          <w:iCs/>
          <w:noProof/>
          <w:sz w:val="24"/>
          <w:szCs w:val="24"/>
        </w:rPr>
        <w:t>Journal of Educational Computing Research</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56</w:t>
      </w:r>
      <w:r w:rsidRPr="00E25A5F">
        <w:rPr>
          <w:rFonts w:ascii="Times New Roman" w:hAnsi="Times New Roman" w:cs="Times New Roman"/>
          <w:noProof/>
          <w:sz w:val="24"/>
          <w:szCs w:val="24"/>
        </w:rPr>
        <w:t>(4), 538–562. https://doi.org/10.1177/0735633117715748</w:t>
      </w:r>
    </w:p>
    <w:p w14:paraId="7B4ED028"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Pagel, J. W., Lambacher, S., Kikuchi, H., &amp; Mori, S. (2018). </w:t>
      </w:r>
      <w:r w:rsidRPr="00E25A5F">
        <w:rPr>
          <w:rFonts w:ascii="Times New Roman" w:hAnsi="Times New Roman" w:cs="Times New Roman"/>
          <w:i/>
          <w:iCs/>
          <w:noProof/>
          <w:sz w:val="24"/>
          <w:szCs w:val="24"/>
        </w:rPr>
        <w:t>Student and instructor attitudes toward CALL and MALL in the L2 classroom</w:t>
      </w:r>
      <w:r w:rsidRPr="00E25A5F">
        <w:rPr>
          <w:rFonts w:ascii="Times New Roman" w:hAnsi="Times New Roman" w:cs="Times New Roman"/>
          <w:noProof/>
          <w:sz w:val="24"/>
          <w:szCs w:val="24"/>
        </w:rPr>
        <w:t>. 891–898. https://doi.org/10.4995/head18.2018.8108</w:t>
      </w:r>
    </w:p>
    <w:p w14:paraId="199491E2"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Pérez-Paredes, P., Ordoñana Guillamón, C., &amp; Aguado Jiménez, P. (2018). Language teachers’ perceptions on the use of OER language processing technologies in MALL. </w:t>
      </w:r>
      <w:r w:rsidRPr="00E25A5F">
        <w:rPr>
          <w:rFonts w:ascii="Times New Roman" w:hAnsi="Times New Roman" w:cs="Times New Roman"/>
          <w:i/>
          <w:iCs/>
          <w:noProof/>
          <w:sz w:val="24"/>
          <w:szCs w:val="24"/>
        </w:rPr>
        <w:t>Computer Assisted Language Learn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31</w:t>
      </w:r>
      <w:r w:rsidRPr="00E25A5F">
        <w:rPr>
          <w:rFonts w:ascii="Times New Roman" w:hAnsi="Times New Roman" w:cs="Times New Roman"/>
          <w:noProof/>
          <w:sz w:val="24"/>
          <w:szCs w:val="24"/>
        </w:rPr>
        <w:t>(5–6), 522–545. https://doi.org/10.1080/09588221.2017.1418754</w:t>
      </w:r>
    </w:p>
    <w:p w14:paraId="73AD4E9C"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Pratiwi, N. P. A., Nariyati, N. P. L., &amp; Sudirman, S. (2020). EFL pre-service teachers’ perception toward the use of mobile assisted language learning in teaching English. </w:t>
      </w:r>
      <w:r w:rsidRPr="00E25A5F">
        <w:rPr>
          <w:rFonts w:ascii="Times New Roman" w:hAnsi="Times New Roman" w:cs="Times New Roman"/>
          <w:i/>
          <w:iCs/>
          <w:noProof/>
          <w:sz w:val="24"/>
          <w:szCs w:val="24"/>
        </w:rPr>
        <w:t>International Journal of Language Education</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4</w:t>
      </w:r>
      <w:r w:rsidRPr="00E25A5F">
        <w:rPr>
          <w:rFonts w:ascii="Times New Roman" w:hAnsi="Times New Roman" w:cs="Times New Roman"/>
          <w:noProof/>
          <w:sz w:val="24"/>
          <w:szCs w:val="24"/>
        </w:rPr>
        <w:t>(1), 38–47. https://doi.org/10.26858/ijole.v4i2.10052</w:t>
      </w:r>
    </w:p>
    <w:p w14:paraId="5AADA9C3"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Rohandi, M., Husain, N., &amp; Bay, I. W. (2018). Pengembangan Mobile-Assisted Language Learning Menggunakan User Centered Design. </w:t>
      </w:r>
      <w:r w:rsidRPr="00E25A5F">
        <w:rPr>
          <w:rFonts w:ascii="Times New Roman" w:hAnsi="Times New Roman" w:cs="Times New Roman"/>
          <w:i/>
          <w:iCs/>
          <w:noProof/>
          <w:sz w:val="24"/>
          <w:szCs w:val="24"/>
        </w:rPr>
        <w:t>Jurnal Nasional Teknik Elektro Dan Teknologi Informasi (JNTETI)</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7</w:t>
      </w:r>
      <w:r w:rsidRPr="00E25A5F">
        <w:rPr>
          <w:rFonts w:ascii="Times New Roman" w:hAnsi="Times New Roman" w:cs="Times New Roman"/>
          <w:noProof/>
          <w:sz w:val="24"/>
          <w:szCs w:val="24"/>
        </w:rPr>
        <w:t>(1). https://doi.org/10.22146/jnteti.v7i1.397</w:t>
      </w:r>
    </w:p>
    <w:p w14:paraId="535677AE"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Şad, S. N., Özer, N., Yakar, Ü., &amp; Öztürk, F. (2020).  Mobile or hostile? Using smartphones in learning English as a foreign language 1 . </w:t>
      </w:r>
      <w:r w:rsidRPr="00E25A5F">
        <w:rPr>
          <w:rFonts w:ascii="Times New Roman" w:hAnsi="Times New Roman" w:cs="Times New Roman"/>
          <w:i/>
          <w:iCs/>
          <w:noProof/>
          <w:sz w:val="24"/>
          <w:szCs w:val="24"/>
        </w:rPr>
        <w:t>Computer Assisted Language Learn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0</w:t>
      </w:r>
      <w:r w:rsidRPr="00E25A5F">
        <w:rPr>
          <w:rFonts w:ascii="Times New Roman" w:hAnsi="Times New Roman" w:cs="Times New Roman"/>
          <w:noProof/>
          <w:sz w:val="24"/>
          <w:szCs w:val="24"/>
        </w:rPr>
        <w:t>(0), 1–27. https://doi.org/10.1080/09588221.2020.1770292</w:t>
      </w:r>
    </w:p>
    <w:p w14:paraId="373A1FE2"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lastRenderedPageBreak/>
        <w:t xml:space="preserve">Sam, D. P., &amp; Shalini, R. (2021). Limitations and Advantages in Implementing MALL in the Tertiary ESL Classrooms: A Review. </w:t>
      </w:r>
      <w:r w:rsidRPr="00E25A5F">
        <w:rPr>
          <w:rFonts w:ascii="Times New Roman" w:hAnsi="Times New Roman" w:cs="Times New Roman"/>
          <w:i/>
          <w:iCs/>
          <w:noProof/>
          <w:sz w:val="24"/>
          <w:szCs w:val="24"/>
        </w:rPr>
        <w:t>International Journal of Recent Technology and Engineer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9</w:t>
      </w:r>
      <w:r w:rsidRPr="00E25A5F">
        <w:rPr>
          <w:rFonts w:ascii="Times New Roman" w:hAnsi="Times New Roman" w:cs="Times New Roman"/>
          <w:noProof/>
          <w:sz w:val="24"/>
          <w:szCs w:val="24"/>
        </w:rPr>
        <w:t>(5), 27–32. https://doi.org/10.35940/ijrte.e5097.019521</w:t>
      </w:r>
    </w:p>
    <w:p w14:paraId="4BE5FA7E"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Solihin, S. (2021). Using Mobile-Assisted Language Learning (MALL) to Teach English in Indonesian Context: Opportunities and Challenges. </w:t>
      </w:r>
      <w:r w:rsidRPr="00E25A5F">
        <w:rPr>
          <w:rFonts w:ascii="Times New Roman" w:hAnsi="Times New Roman" w:cs="Times New Roman"/>
          <w:i/>
          <w:iCs/>
          <w:noProof/>
          <w:sz w:val="24"/>
          <w:szCs w:val="24"/>
        </w:rPr>
        <w:t>VELES Voices of English Language Education Society</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5</w:t>
      </w:r>
      <w:r w:rsidRPr="00E25A5F">
        <w:rPr>
          <w:rFonts w:ascii="Times New Roman" w:hAnsi="Times New Roman" w:cs="Times New Roman"/>
          <w:noProof/>
          <w:sz w:val="24"/>
          <w:szCs w:val="24"/>
        </w:rPr>
        <w:t>(2), 95–106. https://doi.org/10.29408/veles.v5i2.3150</w:t>
      </w:r>
    </w:p>
    <w:p w14:paraId="50C781FF"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Sufi, E., &amp; Shalmani, H. B. (2018). the Effects of Tflat Pronunciation Training in Mall on the Pronunciation Ability of Iranian Efl Learners. </w:t>
      </w:r>
      <w:r w:rsidRPr="00E25A5F">
        <w:rPr>
          <w:rFonts w:ascii="Times New Roman" w:hAnsi="Times New Roman" w:cs="Times New Roman"/>
          <w:i/>
          <w:iCs/>
          <w:noProof/>
          <w:sz w:val="24"/>
          <w:szCs w:val="24"/>
        </w:rPr>
        <w:t>European Journal of Foreign Language Teach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3</w:t>
      </w:r>
      <w:r w:rsidRPr="00E25A5F">
        <w:rPr>
          <w:rFonts w:ascii="Times New Roman" w:hAnsi="Times New Roman" w:cs="Times New Roman"/>
          <w:noProof/>
          <w:sz w:val="24"/>
          <w:szCs w:val="24"/>
        </w:rPr>
        <w:t>(2), 87–103. https://doi.org/10.5281/zenodo.1245173</w:t>
      </w:r>
    </w:p>
    <w:p w14:paraId="10D305C1"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Technology, I., &amp; Language, E. (2015). </w:t>
      </w:r>
      <w:r w:rsidRPr="00E25A5F">
        <w:rPr>
          <w:rFonts w:ascii="Times New Roman" w:hAnsi="Times New Roman" w:cs="Times New Roman"/>
          <w:i/>
          <w:iCs/>
          <w:noProof/>
          <w:sz w:val="24"/>
          <w:szCs w:val="24"/>
        </w:rPr>
        <w:t>iTELL (Indonesia Technology Enhanced Language Learning)</w:t>
      </w:r>
      <w:r w:rsidRPr="00E25A5F">
        <w:rPr>
          <w:rFonts w:ascii="Times New Roman" w:hAnsi="Times New Roman" w:cs="Times New Roman"/>
          <w:noProof/>
          <w:sz w:val="24"/>
          <w:szCs w:val="24"/>
        </w:rPr>
        <w:t>. 31–33.</w:t>
      </w:r>
    </w:p>
    <w:p w14:paraId="0A908918"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Wardak, M. (2021). Mobile Assisted Language Learning (Mall): Teacher Uses of Smartphone Applications (Apps) To Support Undergraduate Students’ English as a Foreign Language (EFL) Vocabulary Development. </w:t>
      </w:r>
      <w:r w:rsidRPr="00E25A5F">
        <w:rPr>
          <w:rFonts w:ascii="Times New Roman" w:hAnsi="Times New Roman" w:cs="Times New Roman"/>
          <w:i/>
          <w:iCs/>
          <w:noProof/>
          <w:sz w:val="24"/>
          <w:szCs w:val="24"/>
        </w:rPr>
        <w:t>Angewandte Chemie International Edition, 6(11), 951–952.</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9</w:t>
      </w:r>
      <w:r w:rsidRPr="00E25A5F">
        <w:rPr>
          <w:rFonts w:ascii="Times New Roman" w:hAnsi="Times New Roman" w:cs="Times New Roman"/>
          <w:noProof/>
          <w:sz w:val="24"/>
          <w:szCs w:val="24"/>
        </w:rPr>
        <w:t>(1), 2013–2015.</w:t>
      </w:r>
    </w:p>
    <w:p w14:paraId="65E8183C"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Wrigglesworth, J. (2020). Using smartphones to extend interaction beyond the EFL classroom. </w:t>
      </w:r>
      <w:r w:rsidRPr="00E25A5F">
        <w:rPr>
          <w:rFonts w:ascii="Times New Roman" w:hAnsi="Times New Roman" w:cs="Times New Roman"/>
          <w:i/>
          <w:iCs/>
          <w:noProof/>
          <w:sz w:val="24"/>
          <w:szCs w:val="24"/>
        </w:rPr>
        <w:t>Computer Assisted Language Learning</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33</w:t>
      </w:r>
      <w:r w:rsidRPr="00E25A5F">
        <w:rPr>
          <w:rFonts w:ascii="Times New Roman" w:hAnsi="Times New Roman" w:cs="Times New Roman"/>
          <w:noProof/>
          <w:sz w:val="24"/>
          <w:szCs w:val="24"/>
        </w:rPr>
        <w:t>(4), 413–434. https://doi.org/10.1080/09588221.2019.1569067</w:t>
      </w:r>
    </w:p>
    <w:p w14:paraId="13F6B0AF"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Wu, J. G., &amp; Miller, L. (2020). </w:t>
      </w:r>
      <w:r w:rsidRPr="00E25A5F">
        <w:rPr>
          <w:rFonts w:ascii="Times New Roman" w:hAnsi="Times New Roman" w:cs="Times New Roman"/>
          <w:i/>
          <w:iCs/>
          <w:noProof/>
          <w:sz w:val="24"/>
          <w:szCs w:val="24"/>
        </w:rPr>
        <w:t>Improving English Learners ’ Speaking through Mobile- assisted Peer Feedback</w:t>
      </w:r>
      <w:r w:rsidRPr="00E25A5F">
        <w:rPr>
          <w:rFonts w:ascii="Times New Roman" w:hAnsi="Times New Roman" w:cs="Times New Roman"/>
          <w:noProof/>
          <w:sz w:val="24"/>
          <w:szCs w:val="24"/>
        </w:rPr>
        <w:t>. https://doi.org/10.1177/0033688219895335</w:t>
      </w:r>
    </w:p>
    <w:p w14:paraId="79E4D8DA"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Yasmin Khan, M., &amp; Tufail, H. (2020). An Investigation into the Effectiveness of MALL during COVID-19 at the Higher Education in Pakistani EFL Classrooms. </w:t>
      </w:r>
      <w:r w:rsidRPr="00E25A5F">
        <w:rPr>
          <w:rFonts w:ascii="Times New Roman" w:hAnsi="Times New Roman" w:cs="Times New Roman"/>
          <w:i/>
          <w:iCs/>
          <w:noProof/>
          <w:sz w:val="24"/>
          <w:szCs w:val="24"/>
        </w:rPr>
        <w:t>Global Language Review</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V</w:t>
      </w:r>
      <w:r w:rsidRPr="00E25A5F">
        <w:rPr>
          <w:rFonts w:ascii="Times New Roman" w:hAnsi="Times New Roman" w:cs="Times New Roman"/>
          <w:noProof/>
          <w:sz w:val="24"/>
          <w:szCs w:val="24"/>
        </w:rPr>
        <w:t>(I), 175–185. https://doi.org/10.31703/glr.2020(v-i).19</w:t>
      </w:r>
    </w:p>
    <w:p w14:paraId="5B6014A3"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szCs w:val="24"/>
        </w:rPr>
      </w:pPr>
      <w:r w:rsidRPr="00E25A5F">
        <w:rPr>
          <w:rFonts w:ascii="Times New Roman" w:hAnsi="Times New Roman" w:cs="Times New Roman"/>
          <w:noProof/>
          <w:sz w:val="24"/>
          <w:szCs w:val="24"/>
        </w:rPr>
        <w:t xml:space="preserve">Yudhiantara, R. A., &amp; Saehu, A. (2017). Mobile-Assisted Language Learning (MALL) in Indonesian Islamic Higher Education. </w:t>
      </w:r>
      <w:r w:rsidRPr="00E25A5F">
        <w:rPr>
          <w:rFonts w:ascii="Times New Roman" w:hAnsi="Times New Roman" w:cs="Times New Roman"/>
          <w:i/>
          <w:iCs/>
          <w:noProof/>
          <w:sz w:val="24"/>
          <w:szCs w:val="24"/>
        </w:rPr>
        <w:t>IJELTAL (Indonesian Journal of English Language Teaching and Applied Linguistics)</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2</w:t>
      </w:r>
      <w:r w:rsidRPr="00E25A5F">
        <w:rPr>
          <w:rFonts w:ascii="Times New Roman" w:hAnsi="Times New Roman" w:cs="Times New Roman"/>
          <w:noProof/>
          <w:sz w:val="24"/>
          <w:szCs w:val="24"/>
        </w:rPr>
        <w:t>(1), 21. https://doi.org/10.21093/ijeltal.v2i1.52</w:t>
      </w:r>
    </w:p>
    <w:p w14:paraId="10048B5B" w14:textId="77777777" w:rsidR="008B16C4" w:rsidRPr="00E25A5F" w:rsidRDefault="008B16C4" w:rsidP="008B16C4">
      <w:pPr>
        <w:widowControl w:val="0"/>
        <w:autoSpaceDE w:val="0"/>
        <w:autoSpaceDN w:val="0"/>
        <w:adjustRightInd w:val="0"/>
        <w:spacing w:line="240" w:lineRule="auto"/>
        <w:ind w:left="480" w:hanging="480"/>
        <w:rPr>
          <w:rFonts w:ascii="Times New Roman" w:hAnsi="Times New Roman" w:cs="Times New Roman"/>
          <w:noProof/>
          <w:sz w:val="24"/>
        </w:rPr>
      </w:pPr>
      <w:r w:rsidRPr="00E25A5F">
        <w:rPr>
          <w:rFonts w:ascii="Times New Roman" w:hAnsi="Times New Roman" w:cs="Times New Roman"/>
          <w:noProof/>
          <w:sz w:val="24"/>
          <w:szCs w:val="24"/>
        </w:rPr>
        <w:t xml:space="preserve">Zain, D. S. M., &amp; Bowles, F. A. (2021). Mobile-assisted language learning (Mall) for higher education instructional practices in efl/esl contexts: A recent review of literature. </w:t>
      </w:r>
      <w:r w:rsidRPr="00E25A5F">
        <w:rPr>
          <w:rFonts w:ascii="Times New Roman" w:hAnsi="Times New Roman" w:cs="Times New Roman"/>
          <w:i/>
          <w:iCs/>
          <w:noProof/>
          <w:sz w:val="24"/>
          <w:szCs w:val="24"/>
        </w:rPr>
        <w:t>Call-Ej</w:t>
      </w:r>
      <w:r w:rsidRPr="00E25A5F">
        <w:rPr>
          <w:rFonts w:ascii="Times New Roman" w:hAnsi="Times New Roman" w:cs="Times New Roman"/>
          <w:noProof/>
          <w:sz w:val="24"/>
          <w:szCs w:val="24"/>
        </w:rPr>
        <w:t xml:space="preserve">, </w:t>
      </w:r>
      <w:r w:rsidRPr="00E25A5F">
        <w:rPr>
          <w:rFonts w:ascii="Times New Roman" w:hAnsi="Times New Roman" w:cs="Times New Roman"/>
          <w:i/>
          <w:iCs/>
          <w:noProof/>
          <w:sz w:val="24"/>
          <w:szCs w:val="24"/>
        </w:rPr>
        <w:t>22</w:t>
      </w:r>
      <w:r w:rsidRPr="00E25A5F">
        <w:rPr>
          <w:rFonts w:ascii="Times New Roman" w:hAnsi="Times New Roman" w:cs="Times New Roman"/>
          <w:noProof/>
          <w:sz w:val="24"/>
          <w:szCs w:val="24"/>
        </w:rPr>
        <w:t>(1), 282–307.</w:t>
      </w:r>
    </w:p>
    <w:p w14:paraId="1962E93E" w14:textId="77777777" w:rsidR="008B16C4" w:rsidRDefault="008B16C4" w:rsidP="008B16C4">
      <w:pPr>
        <w:rPr>
          <w:rFonts w:ascii="Times New Roman" w:hAnsi="Times New Roman" w:cs="Times New Roman"/>
          <w:sz w:val="24"/>
          <w:szCs w:val="24"/>
        </w:rPr>
      </w:pPr>
      <w:r w:rsidRPr="0043052D">
        <w:rPr>
          <w:rFonts w:ascii="Times New Roman" w:hAnsi="Times New Roman" w:cs="Times New Roman"/>
          <w:sz w:val="24"/>
          <w:szCs w:val="24"/>
        </w:rPr>
        <w:fldChar w:fldCharType="end"/>
      </w:r>
    </w:p>
    <w:p w14:paraId="029AB86F" w14:textId="77777777" w:rsidR="008B16C4" w:rsidRPr="0043052D" w:rsidRDefault="008B16C4" w:rsidP="008B16C4">
      <w:pPr>
        <w:widowControl w:val="0"/>
        <w:autoSpaceDE w:val="0"/>
        <w:autoSpaceDN w:val="0"/>
        <w:adjustRightInd w:val="0"/>
        <w:spacing w:line="240" w:lineRule="auto"/>
        <w:ind w:left="480" w:hanging="480"/>
        <w:rPr>
          <w:rFonts w:ascii="Times New Roman" w:hAnsi="Times New Roman" w:cs="Times New Roman"/>
          <w:sz w:val="24"/>
          <w:szCs w:val="24"/>
        </w:rPr>
      </w:pPr>
    </w:p>
    <w:sectPr w:rsidR="008B16C4" w:rsidRPr="0043052D" w:rsidSect="008B16C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1C9A" w14:textId="77777777" w:rsidR="006C2CB6" w:rsidRDefault="006C2CB6" w:rsidP="00BF60E4">
      <w:pPr>
        <w:spacing w:after="0" w:line="240" w:lineRule="auto"/>
      </w:pPr>
      <w:r>
        <w:separator/>
      </w:r>
    </w:p>
  </w:endnote>
  <w:endnote w:type="continuationSeparator" w:id="0">
    <w:p w14:paraId="1D572E28" w14:textId="77777777" w:rsidR="006C2CB6" w:rsidRDefault="006C2CB6" w:rsidP="00BF6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646988"/>
      <w:docPartObj>
        <w:docPartGallery w:val="Page Numbers (Bottom of Page)"/>
        <w:docPartUnique/>
      </w:docPartObj>
    </w:sdtPr>
    <w:sdtEndPr>
      <w:rPr>
        <w:sz w:val="20"/>
        <w:szCs w:val="20"/>
      </w:rPr>
    </w:sdtEndPr>
    <w:sdtContent>
      <w:p w14:paraId="2D463987" w14:textId="7D9EA9A8" w:rsidR="00BF60E4" w:rsidRPr="00335C44" w:rsidRDefault="00BF60E4">
        <w:pPr>
          <w:pStyle w:val="Footer"/>
          <w:jc w:val="center"/>
          <w:rPr>
            <w:sz w:val="20"/>
            <w:szCs w:val="20"/>
          </w:rPr>
        </w:pPr>
        <w:r w:rsidRPr="00335C44">
          <w:rPr>
            <w:rFonts w:ascii="Times New Roman" w:hAnsi="Times New Roman" w:cs="Times New Roman"/>
            <w:sz w:val="20"/>
            <w:szCs w:val="20"/>
          </w:rPr>
          <w:fldChar w:fldCharType="begin"/>
        </w:r>
        <w:r w:rsidRPr="00335C44">
          <w:rPr>
            <w:rFonts w:ascii="Times New Roman" w:hAnsi="Times New Roman" w:cs="Times New Roman"/>
            <w:sz w:val="20"/>
            <w:szCs w:val="20"/>
          </w:rPr>
          <w:instrText>PAGE   \* MERGEFORMAT</w:instrText>
        </w:r>
        <w:r w:rsidRPr="00335C44">
          <w:rPr>
            <w:rFonts w:ascii="Times New Roman" w:hAnsi="Times New Roman" w:cs="Times New Roman"/>
            <w:sz w:val="20"/>
            <w:szCs w:val="20"/>
          </w:rPr>
          <w:fldChar w:fldCharType="separate"/>
        </w:r>
        <w:r w:rsidRPr="00335C44">
          <w:rPr>
            <w:rFonts w:ascii="Times New Roman" w:hAnsi="Times New Roman" w:cs="Times New Roman"/>
            <w:sz w:val="20"/>
            <w:szCs w:val="20"/>
            <w:lang w:val="id-ID"/>
          </w:rPr>
          <w:t>2</w:t>
        </w:r>
        <w:r w:rsidRPr="00335C44">
          <w:rPr>
            <w:rFonts w:ascii="Times New Roman" w:hAnsi="Times New Roman" w:cs="Times New Roman"/>
            <w:sz w:val="20"/>
            <w:szCs w:val="20"/>
          </w:rPr>
          <w:fldChar w:fldCharType="end"/>
        </w:r>
        <w:r w:rsidR="00335C44" w:rsidRPr="00335C44">
          <w:rPr>
            <w:rFonts w:ascii="Times New Roman" w:hAnsi="Times New Roman" w:cs="Times New Roman"/>
            <w:sz w:val="20"/>
            <w:szCs w:val="20"/>
          </w:rPr>
          <w:t xml:space="preserve"> </w:t>
        </w:r>
      </w:p>
    </w:sdtContent>
  </w:sdt>
  <w:p w14:paraId="6BEFDC65" w14:textId="77777777" w:rsidR="00BF60E4" w:rsidRDefault="00BF6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B60EA" w14:textId="77777777" w:rsidR="006C2CB6" w:rsidRDefault="006C2CB6" w:rsidP="00BF60E4">
      <w:pPr>
        <w:spacing w:after="0" w:line="240" w:lineRule="auto"/>
      </w:pPr>
      <w:r>
        <w:separator/>
      </w:r>
    </w:p>
  </w:footnote>
  <w:footnote w:type="continuationSeparator" w:id="0">
    <w:p w14:paraId="41EB9F8F" w14:textId="77777777" w:rsidR="006C2CB6" w:rsidRDefault="006C2CB6" w:rsidP="00BF60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52CBC"/>
    <w:multiLevelType w:val="multilevel"/>
    <w:tmpl w:val="389299FE"/>
    <w:styleLink w:val="Style1"/>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00E4EBB"/>
    <w:multiLevelType w:val="hybridMultilevel"/>
    <w:tmpl w:val="D5BE8D0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69E1424"/>
    <w:multiLevelType w:val="multilevel"/>
    <w:tmpl w:val="DF7A02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AD4493"/>
    <w:multiLevelType w:val="multilevel"/>
    <w:tmpl w:val="216A28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B464B9"/>
    <w:multiLevelType w:val="multilevel"/>
    <w:tmpl w:val="E7729046"/>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b/>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UwMbQ0sTS0NDa1tDBR0lEKTi0uzszPAykwqQUAf134QywAAAA="/>
  </w:docVars>
  <w:rsids>
    <w:rsidRoot w:val="00785AF1"/>
    <w:rsid w:val="00003948"/>
    <w:rsid w:val="000734E0"/>
    <w:rsid w:val="000810F3"/>
    <w:rsid w:val="00083294"/>
    <w:rsid w:val="000A200B"/>
    <w:rsid w:val="000C1F63"/>
    <w:rsid w:val="000F76BC"/>
    <w:rsid w:val="001627C2"/>
    <w:rsid w:val="00164F0F"/>
    <w:rsid w:val="00182BCB"/>
    <w:rsid w:val="001C24A7"/>
    <w:rsid w:val="001F77CC"/>
    <w:rsid w:val="002201AD"/>
    <w:rsid w:val="00224E32"/>
    <w:rsid w:val="00260D72"/>
    <w:rsid w:val="00263868"/>
    <w:rsid w:val="00283A16"/>
    <w:rsid w:val="00296E09"/>
    <w:rsid w:val="002A0D9C"/>
    <w:rsid w:val="002A7861"/>
    <w:rsid w:val="002D179D"/>
    <w:rsid w:val="003304AF"/>
    <w:rsid w:val="00335C44"/>
    <w:rsid w:val="00351F84"/>
    <w:rsid w:val="003636B8"/>
    <w:rsid w:val="00372405"/>
    <w:rsid w:val="003728B0"/>
    <w:rsid w:val="003A074C"/>
    <w:rsid w:val="003A5A6E"/>
    <w:rsid w:val="003D4913"/>
    <w:rsid w:val="004047DC"/>
    <w:rsid w:val="00422B2F"/>
    <w:rsid w:val="00460966"/>
    <w:rsid w:val="004A0CBF"/>
    <w:rsid w:val="004D4D3A"/>
    <w:rsid w:val="00523C40"/>
    <w:rsid w:val="005242D8"/>
    <w:rsid w:val="00572FBF"/>
    <w:rsid w:val="00575598"/>
    <w:rsid w:val="005820FE"/>
    <w:rsid w:val="005B28C7"/>
    <w:rsid w:val="005D4BB8"/>
    <w:rsid w:val="00625CD6"/>
    <w:rsid w:val="006373E6"/>
    <w:rsid w:val="006467AB"/>
    <w:rsid w:val="00690FF9"/>
    <w:rsid w:val="006C2CB6"/>
    <w:rsid w:val="006D2155"/>
    <w:rsid w:val="006E6C23"/>
    <w:rsid w:val="0071074E"/>
    <w:rsid w:val="00725730"/>
    <w:rsid w:val="00785AF1"/>
    <w:rsid w:val="007945F5"/>
    <w:rsid w:val="00797783"/>
    <w:rsid w:val="007B0F52"/>
    <w:rsid w:val="007C56AC"/>
    <w:rsid w:val="007D3F82"/>
    <w:rsid w:val="00817291"/>
    <w:rsid w:val="00827F1B"/>
    <w:rsid w:val="00832687"/>
    <w:rsid w:val="00865CE4"/>
    <w:rsid w:val="0087250F"/>
    <w:rsid w:val="00876B92"/>
    <w:rsid w:val="0089462D"/>
    <w:rsid w:val="008A42DC"/>
    <w:rsid w:val="008B16C4"/>
    <w:rsid w:val="009132C0"/>
    <w:rsid w:val="00917A81"/>
    <w:rsid w:val="009448EC"/>
    <w:rsid w:val="009501F2"/>
    <w:rsid w:val="0095070E"/>
    <w:rsid w:val="00951E67"/>
    <w:rsid w:val="009B7460"/>
    <w:rsid w:val="009C05B7"/>
    <w:rsid w:val="009C1A12"/>
    <w:rsid w:val="009E2EC0"/>
    <w:rsid w:val="009F339A"/>
    <w:rsid w:val="00A13DDE"/>
    <w:rsid w:val="00A21DC2"/>
    <w:rsid w:val="00A32BB4"/>
    <w:rsid w:val="00A61086"/>
    <w:rsid w:val="00A772E0"/>
    <w:rsid w:val="00A85A8C"/>
    <w:rsid w:val="00A96FAD"/>
    <w:rsid w:val="00AB5721"/>
    <w:rsid w:val="00AB5BD2"/>
    <w:rsid w:val="00B10587"/>
    <w:rsid w:val="00B20D51"/>
    <w:rsid w:val="00B2439B"/>
    <w:rsid w:val="00B71A49"/>
    <w:rsid w:val="00BB2EE7"/>
    <w:rsid w:val="00BC7258"/>
    <w:rsid w:val="00BC728F"/>
    <w:rsid w:val="00BD2E46"/>
    <w:rsid w:val="00BF60E4"/>
    <w:rsid w:val="00C10513"/>
    <w:rsid w:val="00C414B5"/>
    <w:rsid w:val="00C67D8C"/>
    <w:rsid w:val="00C940FE"/>
    <w:rsid w:val="00C97C59"/>
    <w:rsid w:val="00CB68C2"/>
    <w:rsid w:val="00CC3542"/>
    <w:rsid w:val="00CC3F65"/>
    <w:rsid w:val="00CC5A60"/>
    <w:rsid w:val="00D15305"/>
    <w:rsid w:val="00D439EE"/>
    <w:rsid w:val="00D56AA5"/>
    <w:rsid w:val="00D72D32"/>
    <w:rsid w:val="00D75C17"/>
    <w:rsid w:val="00D82321"/>
    <w:rsid w:val="00D82EB9"/>
    <w:rsid w:val="00DD5213"/>
    <w:rsid w:val="00DF1DA9"/>
    <w:rsid w:val="00E30042"/>
    <w:rsid w:val="00E46AE4"/>
    <w:rsid w:val="00E53A9D"/>
    <w:rsid w:val="00E97DCF"/>
    <w:rsid w:val="00EC7618"/>
    <w:rsid w:val="00EE155E"/>
    <w:rsid w:val="00EE20AC"/>
    <w:rsid w:val="00F07F49"/>
    <w:rsid w:val="00F52873"/>
    <w:rsid w:val="00F64E6D"/>
    <w:rsid w:val="00F66369"/>
    <w:rsid w:val="00F72DBA"/>
    <w:rsid w:val="00FB123E"/>
    <w:rsid w:val="00FB6D03"/>
    <w:rsid w:val="00FE13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4FC0A3"/>
  <w15:chartTrackingRefBased/>
  <w15:docId w15:val="{111FBE9F-A2F8-4C39-90FA-14DE4EE0F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C10513"/>
    <w:pPr>
      <w:numPr>
        <w:numId w:val="1"/>
      </w:numPr>
    </w:pPr>
  </w:style>
  <w:style w:type="character" w:styleId="CommentReference">
    <w:name w:val="annotation reference"/>
    <w:basedOn w:val="DefaultParagraphFont"/>
    <w:uiPriority w:val="99"/>
    <w:semiHidden/>
    <w:unhideWhenUsed/>
    <w:rsid w:val="003A5A6E"/>
    <w:rPr>
      <w:sz w:val="16"/>
      <w:szCs w:val="16"/>
    </w:rPr>
  </w:style>
  <w:style w:type="paragraph" w:styleId="CommentText">
    <w:name w:val="annotation text"/>
    <w:basedOn w:val="Normal"/>
    <w:link w:val="CommentTextChar"/>
    <w:uiPriority w:val="99"/>
    <w:unhideWhenUsed/>
    <w:rsid w:val="003A5A6E"/>
    <w:pPr>
      <w:spacing w:line="240" w:lineRule="auto"/>
    </w:pPr>
    <w:rPr>
      <w:sz w:val="20"/>
      <w:szCs w:val="20"/>
    </w:rPr>
  </w:style>
  <w:style w:type="character" w:customStyle="1" w:styleId="CommentTextChar">
    <w:name w:val="Comment Text Char"/>
    <w:basedOn w:val="DefaultParagraphFont"/>
    <w:link w:val="CommentText"/>
    <w:uiPriority w:val="99"/>
    <w:rsid w:val="003A5A6E"/>
    <w:rPr>
      <w:sz w:val="20"/>
      <w:szCs w:val="20"/>
    </w:rPr>
  </w:style>
  <w:style w:type="paragraph" w:styleId="CommentSubject">
    <w:name w:val="annotation subject"/>
    <w:basedOn w:val="CommentText"/>
    <w:next w:val="CommentText"/>
    <w:link w:val="CommentSubjectChar"/>
    <w:uiPriority w:val="99"/>
    <w:semiHidden/>
    <w:unhideWhenUsed/>
    <w:rsid w:val="003A5A6E"/>
    <w:rPr>
      <w:b/>
      <w:bCs/>
    </w:rPr>
  </w:style>
  <w:style w:type="character" w:customStyle="1" w:styleId="CommentSubjectChar">
    <w:name w:val="Comment Subject Char"/>
    <w:basedOn w:val="CommentTextChar"/>
    <w:link w:val="CommentSubject"/>
    <w:uiPriority w:val="99"/>
    <w:semiHidden/>
    <w:rsid w:val="003A5A6E"/>
    <w:rPr>
      <w:b/>
      <w:bCs/>
      <w:sz w:val="20"/>
      <w:szCs w:val="20"/>
    </w:rPr>
  </w:style>
  <w:style w:type="paragraph" w:styleId="BalloonText">
    <w:name w:val="Balloon Text"/>
    <w:basedOn w:val="Normal"/>
    <w:link w:val="BalloonTextChar"/>
    <w:uiPriority w:val="99"/>
    <w:semiHidden/>
    <w:unhideWhenUsed/>
    <w:rsid w:val="003A5A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A6E"/>
    <w:rPr>
      <w:rFonts w:ascii="Segoe UI" w:hAnsi="Segoe UI" w:cs="Segoe UI"/>
      <w:sz w:val="18"/>
      <w:szCs w:val="18"/>
    </w:rPr>
  </w:style>
  <w:style w:type="paragraph" w:styleId="HTMLPreformatted">
    <w:name w:val="HTML Preformatted"/>
    <w:basedOn w:val="Normal"/>
    <w:link w:val="HTMLPreformattedChar"/>
    <w:uiPriority w:val="99"/>
    <w:unhideWhenUsed/>
    <w:rsid w:val="00EE20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E20AC"/>
    <w:rPr>
      <w:rFonts w:ascii="Courier New" w:eastAsia="Times New Roman" w:hAnsi="Courier New" w:cs="Courier New"/>
      <w:sz w:val="20"/>
      <w:szCs w:val="20"/>
    </w:rPr>
  </w:style>
  <w:style w:type="paragraph" w:customStyle="1" w:styleId="MainText">
    <w:name w:val="Main Text"/>
    <w:basedOn w:val="Normal"/>
    <w:link w:val="MainTextChar"/>
    <w:autoRedefine/>
    <w:qFormat/>
    <w:rsid w:val="00C97C59"/>
    <w:pPr>
      <w:spacing w:after="0" w:line="240" w:lineRule="auto"/>
      <w:ind w:firstLine="425"/>
      <w:jc w:val="both"/>
    </w:pPr>
    <w:rPr>
      <w:rFonts w:ascii="Times New Roman" w:eastAsia="Times New Roman" w:hAnsi="Times New Roman" w:cs="Times New Roman"/>
      <w:lang w:eastAsia="en-US"/>
    </w:rPr>
  </w:style>
  <w:style w:type="character" w:customStyle="1" w:styleId="MainTextChar">
    <w:name w:val="Main Text Char"/>
    <w:basedOn w:val="DefaultParagraphFont"/>
    <w:link w:val="MainText"/>
    <w:rsid w:val="00C97C59"/>
    <w:rPr>
      <w:rFonts w:ascii="Times New Roman" w:eastAsia="Times New Roman" w:hAnsi="Times New Roman" w:cs="Times New Roman"/>
      <w:lang w:eastAsia="en-US"/>
    </w:rPr>
  </w:style>
  <w:style w:type="character" w:styleId="Hyperlink">
    <w:name w:val="Hyperlink"/>
    <w:basedOn w:val="DefaultParagraphFont"/>
    <w:uiPriority w:val="99"/>
    <w:unhideWhenUsed/>
    <w:rsid w:val="0087250F"/>
    <w:rPr>
      <w:color w:val="0563C1" w:themeColor="hyperlink"/>
      <w:u w:val="single"/>
    </w:rPr>
  </w:style>
  <w:style w:type="paragraph" w:styleId="ListParagraph">
    <w:name w:val="List Paragraph"/>
    <w:basedOn w:val="Normal"/>
    <w:uiPriority w:val="34"/>
    <w:qFormat/>
    <w:rsid w:val="001F77CC"/>
    <w:pPr>
      <w:ind w:left="720"/>
      <w:contextualSpacing/>
    </w:pPr>
  </w:style>
  <w:style w:type="paragraph" w:styleId="Header">
    <w:name w:val="header"/>
    <w:basedOn w:val="Normal"/>
    <w:link w:val="HeaderChar"/>
    <w:uiPriority w:val="99"/>
    <w:unhideWhenUsed/>
    <w:rsid w:val="00BF6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60E4"/>
  </w:style>
  <w:style w:type="paragraph" w:styleId="Footer">
    <w:name w:val="footer"/>
    <w:basedOn w:val="Normal"/>
    <w:link w:val="FooterChar"/>
    <w:uiPriority w:val="99"/>
    <w:unhideWhenUsed/>
    <w:rsid w:val="00BF6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60E4"/>
  </w:style>
  <w:style w:type="character" w:styleId="UnresolvedMention">
    <w:name w:val="Unresolved Mention"/>
    <w:basedOn w:val="DefaultParagraphFont"/>
    <w:uiPriority w:val="99"/>
    <w:semiHidden/>
    <w:unhideWhenUsed/>
    <w:rsid w:val="00865C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674172">
      <w:bodyDiv w:val="1"/>
      <w:marLeft w:val="0"/>
      <w:marRight w:val="0"/>
      <w:marTop w:val="0"/>
      <w:marBottom w:val="0"/>
      <w:divBdr>
        <w:top w:val="none" w:sz="0" w:space="0" w:color="auto"/>
        <w:left w:val="none" w:sz="0" w:space="0" w:color="auto"/>
        <w:bottom w:val="none" w:sz="0" w:space="0" w:color="auto"/>
        <w:right w:val="none" w:sz="0" w:space="0" w:color="auto"/>
      </w:divBdr>
    </w:div>
    <w:div w:id="466826782">
      <w:bodyDiv w:val="1"/>
      <w:marLeft w:val="0"/>
      <w:marRight w:val="0"/>
      <w:marTop w:val="0"/>
      <w:marBottom w:val="0"/>
      <w:divBdr>
        <w:top w:val="none" w:sz="0" w:space="0" w:color="auto"/>
        <w:left w:val="none" w:sz="0" w:space="0" w:color="auto"/>
        <w:bottom w:val="none" w:sz="0" w:space="0" w:color="auto"/>
        <w:right w:val="none" w:sz="0" w:space="0" w:color="auto"/>
      </w:divBdr>
    </w:div>
    <w:div w:id="614598694">
      <w:bodyDiv w:val="1"/>
      <w:marLeft w:val="0"/>
      <w:marRight w:val="0"/>
      <w:marTop w:val="0"/>
      <w:marBottom w:val="0"/>
      <w:divBdr>
        <w:top w:val="none" w:sz="0" w:space="0" w:color="auto"/>
        <w:left w:val="none" w:sz="0" w:space="0" w:color="auto"/>
        <w:bottom w:val="none" w:sz="0" w:space="0" w:color="auto"/>
        <w:right w:val="none" w:sz="0" w:space="0" w:color="auto"/>
      </w:divBdr>
    </w:div>
    <w:div w:id="957952295">
      <w:bodyDiv w:val="1"/>
      <w:marLeft w:val="0"/>
      <w:marRight w:val="0"/>
      <w:marTop w:val="0"/>
      <w:marBottom w:val="0"/>
      <w:divBdr>
        <w:top w:val="none" w:sz="0" w:space="0" w:color="auto"/>
        <w:left w:val="none" w:sz="0" w:space="0" w:color="auto"/>
        <w:bottom w:val="none" w:sz="0" w:space="0" w:color="auto"/>
        <w:right w:val="none" w:sz="0" w:space="0" w:color="auto"/>
      </w:divBdr>
    </w:div>
    <w:div w:id="1052922157">
      <w:bodyDiv w:val="1"/>
      <w:marLeft w:val="0"/>
      <w:marRight w:val="0"/>
      <w:marTop w:val="0"/>
      <w:marBottom w:val="0"/>
      <w:divBdr>
        <w:top w:val="none" w:sz="0" w:space="0" w:color="auto"/>
        <w:left w:val="none" w:sz="0" w:space="0" w:color="auto"/>
        <w:bottom w:val="none" w:sz="0" w:space="0" w:color="auto"/>
        <w:right w:val="none" w:sz="0" w:space="0" w:color="auto"/>
      </w:divBdr>
    </w:div>
    <w:div w:id="1307008660">
      <w:bodyDiv w:val="1"/>
      <w:marLeft w:val="0"/>
      <w:marRight w:val="0"/>
      <w:marTop w:val="0"/>
      <w:marBottom w:val="0"/>
      <w:divBdr>
        <w:top w:val="none" w:sz="0" w:space="0" w:color="auto"/>
        <w:left w:val="none" w:sz="0" w:space="0" w:color="auto"/>
        <w:bottom w:val="none" w:sz="0" w:space="0" w:color="auto"/>
        <w:right w:val="none" w:sz="0" w:space="0" w:color="auto"/>
      </w:divBdr>
    </w:div>
    <w:div w:id="1332876648">
      <w:bodyDiv w:val="1"/>
      <w:marLeft w:val="0"/>
      <w:marRight w:val="0"/>
      <w:marTop w:val="0"/>
      <w:marBottom w:val="0"/>
      <w:divBdr>
        <w:top w:val="none" w:sz="0" w:space="0" w:color="auto"/>
        <w:left w:val="none" w:sz="0" w:space="0" w:color="auto"/>
        <w:bottom w:val="none" w:sz="0" w:space="0" w:color="auto"/>
        <w:right w:val="none" w:sz="0" w:space="0" w:color="auto"/>
      </w:divBdr>
    </w:div>
    <w:div w:id="1662201006">
      <w:bodyDiv w:val="1"/>
      <w:marLeft w:val="0"/>
      <w:marRight w:val="0"/>
      <w:marTop w:val="0"/>
      <w:marBottom w:val="0"/>
      <w:divBdr>
        <w:top w:val="none" w:sz="0" w:space="0" w:color="auto"/>
        <w:left w:val="none" w:sz="0" w:space="0" w:color="auto"/>
        <w:bottom w:val="none" w:sz="0" w:space="0" w:color="auto"/>
        <w:right w:val="none" w:sz="0" w:space="0" w:color="auto"/>
      </w:divBdr>
    </w:div>
    <w:div w:id="1797329175">
      <w:bodyDiv w:val="1"/>
      <w:marLeft w:val="0"/>
      <w:marRight w:val="0"/>
      <w:marTop w:val="0"/>
      <w:marBottom w:val="0"/>
      <w:divBdr>
        <w:top w:val="none" w:sz="0" w:space="0" w:color="auto"/>
        <w:left w:val="none" w:sz="0" w:space="0" w:color="auto"/>
        <w:bottom w:val="none" w:sz="0" w:space="0" w:color="auto"/>
        <w:right w:val="none" w:sz="0" w:space="0" w:color="auto"/>
      </w:divBdr>
    </w:div>
    <w:div w:id="1827434473">
      <w:bodyDiv w:val="1"/>
      <w:marLeft w:val="0"/>
      <w:marRight w:val="0"/>
      <w:marTop w:val="0"/>
      <w:marBottom w:val="0"/>
      <w:divBdr>
        <w:top w:val="none" w:sz="0" w:space="0" w:color="auto"/>
        <w:left w:val="none" w:sz="0" w:space="0" w:color="auto"/>
        <w:bottom w:val="none" w:sz="0" w:space="0" w:color="auto"/>
        <w:right w:val="none" w:sz="0" w:space="0" w:color="auto"/>
      </w:divBdr>
    </w:div>
    <w:div w:id="2145811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hrilfbsunm@unm.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ihaeriatialimuddin@stkip.ypup.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riardiningtyas@stkip.ypup.ac.id" TargetMode="External"/><Relationship Id="rId4" Type="http://schemas.openxmlformats.org/officeDocument/2006/relationships/settings" Target="settings.xml"/><Relationship Id="rId9" Type="http://schemas.openxmlformats.org/officeDocument/2006/relationships/hyperlink" Target="mailto:ranta@unmus.ac.id"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Materi%20Jurnal\Jurnal%20Poetika\Contoh%20Sistematika%20Penulisan%20Artikel%20Ilmiah%20Jurnal%20Poetik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64E71-5159-4EBE-BC37-909355AE3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toh Sistematika Penulisan Artikel Ilmiah Jurnal Poetika.dotx</Template>
  <TotalTime>118</TotalTime>
  <Pages>15</Pages>
  <Words>18959</Words>
  <Characters>10806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wfadli</dc:creator>
  <cp:keywords/>
  <dc:description/>
  <cp:lastModifiedBy>sri ardiningtyas</cp:lastModifiedBy>
  <cp:revision>4</cp:revision>
  <dcterms:created xsi:type="dcterms:W3CDTF">2021-01-20T05:42:00Z</dcterms:created>
  <dcterms:modified xsi:type="dcterms:W3CDTF">2022-01-1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0acaab7-2c22-3b86-b17e-db501de029c2</vt:lpwstr>
  </property>
</Properties>
</file>